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446671B2" w14:textId="77777777" w:rsidR="00DD25DB" w:rsidRDefault="00DD25DB" w:rsidP="00487208">
      <w:pPr>
        <w:spacing w:line="480" w:lineRule="auto"/>
        <w:jc w:val="both"/>
        <w:rPr>
          <w:b/>
          <w:i/>
          <w:iCs/>
        </w:rPr>
      </w:pPr>
    </w:p>
    <w:p w14:paraId="68DE6C41" w14:textId="48A6DC83"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8B3BDED"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w:t>
      </w:r>
      <w:r w:rsidR="006566C6">
        <w:rPr>
          <w:bCs/>
        </w:rPr>
        <w:t>, lockdowns,</w:t>
      </w:r>
      <w:r w:rsidRPr="007A7868">
        <w:rPr>
          <w:bCs/>
        </w:rPr>
        <w:t xml:space="preserve"> and other non-pharmaceutical interventions. We study how five epidemiological models forecast and assess the course of the pandemic in India: a baseline</w:t>
      </w:r>
      <w:r w:rsidR="006566C6">
        <w:rPr>
          <w:bCs/>
        </w:rPr>
        <w:t xml:space="preserve"> curve-fitting</w:t>
      </w:r>
      <w:r w:rsidRPr="007A7868">
        <w:rPr>
          <w:bCs/>
        </w:rPr>
        <w:t xml:space="preserv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1173FBFC" w:rsidR="0049733F" w:rsidRDefault="00BD6AEE" w:rsidP="00487208">
      <w:pPr>
        <w:spacing w:line="480" w:lineRule="auto"/>
        <w:jc w:val="both"/>
        <w:rPr>
          <w:bCs/>
        </w:rPr>
      </w:pPr>
      <w:r w:rsidRPr="007A7868">
        <w:rPr>
          <w:bCs/>
        </w:rPr>
        <w:t xml:space="preserve">Using COVID-19 </w:t>
      </w:r>
      <w:r w:rsidR="006566C6">
        <w:rPr>
          <w:bCs/>
        </w:rPr>
        <w:t>case-recovery-death count data reported in</w:t>
      </w:r>
      <w:r w:rsidRPr="007A7868">
        <w:rPr>
          <w:bCs/>
        </w:rPr>
        <w:t xml:space="preserve">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w:t>
      </w:r>
      <w:r w:rsidR="00C54901">
        <w:rPr>
          <w:bCs/>
        </w:rPr>
        <w:t xml:space="preserve">reported </w:t>
      </w:r>
      <w:r w:rsidRPr="007A7868">
        <w:rPr>
          <w:bCs/>
        </w:rPr>
        <w:t xml:space="preserve">cumulative death counts, we compute the symmetric mean absolute prediction error (SMAPE) for each of the five models. </w:t>
      </w:r>
      <w:r w:rsidR="00AA7B0B" w:rsidRPr="00C61BD0">
        <w:rPr>
          <w:bCs/>
        </w:rPr>
        <w:t xml:space="preserve">For </w:t>
      </w:r>
      <w:r w:rsidR="00C54901">
        <w:rPr>
          <w:bCs/>
        </w:rPr>
        <w:t xml:space="preserve">reported </w:t>
      </w:r>
      <w:r w:rsidR="00AA7B0B" w:rsidRPr="00C61BD0">
        <w:rPr>
          <w:bCs/>
        </w:rPr>
        <w:t>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669AB7B3"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00C54901">
        <w:rPr>
          <w:bCs/>
        </w:rPr>
        <w:t>%</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w:t>
      </w:r>
      <w:r w:rsidR="00717EB9">
        <w:rPr>
          <w:bCs/>
        </w:rPr>
        <w:t>29</w:t>
      </w:r>
      <w:r w:rsidR="00BD5FCE" w:rsidRPr="00186DB1">
        <w:rPr>
          <w:bCs/>
        </w:rPr>
        <w:t>%</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w:t>
      </w:r>
      <w:r w:rsidRPr="00186DB1">
        <w:rPr>
          <w:bCs/>
        </w:rPr>
        <w:lastRenderedPageBreak/>
        <w:t xml:space="preserve">unreported) </w:t>
      </w:r>
      <w:r w:rsidR="00186DB1" w:rsidRPr="00186DB1">
        <w:rPr>
          <w:bCs/>
        </w:rPr>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22784D" w:rsidRPr="00186DB1">
        <w:rPr>
          <w:bCs/>
        </w:rPr>
        <w:t xml:space="preserve">for </w:t>
      </w:r>
      <w:r w:rsidR="00BD5FCE" w:rsidRPr="00186DB1">
        <w:rPr>
          <w:bCs/>
        </w:rPr>
        <w:t xml:space="preserve">cumulative cases, </w:t>
      </w:r>
      <w:r w:rsidRPr="00186DB1">
        <w:rPr>
          <w:bCs/>
        </w:rPr>
        <w:t>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w:t>
      </w:r>
      <w:r w:rsidR="00C54901">
        <w:rPr>
          <w:bCs/>
        </w:rPr>
        <w:t xml:space="preserve"> an underreporting factor of</w:t>
      </w:r>
      <w:r w:rsidR="00BD5FCE" w:rsidRPr="00186DB1">
        <w:rPr>
          <w:bCs/>
        </w:rPr>
        <w:t xml:space="preserve"> 7.</w:t>
      </w:r>
      <w:r w:rsidR="00012FD8" w:rsidRPr="00186DB1">
        <w:rPr>
          <w:bCs/>
        </w:rPr>
        <w:t>25</w:t>
      </w:r>
      <w:r w:rsidR="00186DB1">
        <w:rPr>
          <w:bCs/>
        </w:rPr>
        <w:t xml:space="preserve"> and ICM model yields 4.54</w:t>
      </w:r>
      <w:r w:rsidR="00C54901">
        <w:rPr>
          <w:bCs/>
        </w:rPr>
        <w:t xml:space="preserve"> for the same quantity</w:t>
      </w:r>
      <w:r w:rsidR="00BD5FCE" w:rsidRPr="00186DB1">
        <w:rPr>
          <w:bCs/>
        </w:rPr>
        <w:t xml:space="preserve">. For </w:t>
      </w:r>
      <w:r w:rsidR="00C54901">
        <w:rPr>
          <w:bCs/>
        </w:rPr>
        <w:t xml:space="preserve">total </w:t>
      </w:r>
      <w:r w:rsidR="001E5903">
        <w:rPr>
          <w:bCs/>
        </w:rPr>
        <w:t xml:space="preserve">(sum of reported and unreported) </w:t>
      </w:r>
      <w:r w:rsidR="00BD5FCE" w:rsidRPr="00186DB1">
        <w:rPr>
          <w:bCs/>
        </w:rPr>
        <w:t xml:space="preserve">cumulative </w:t>
      </w:r>
      <w:r w:rsidR="0022784D" w:rsidRPr="00186DB1">
        <w:rPr>
          <w:bCs/>
        </w:rPr>
        <w:t>deaths</w:t>
      </w:r>
      <w:r w:rsidR="00C54901">
        <w:rPr>
          <w:bCs/>
        </w:rPr>
        <w:t xml:space="preserve"> </w:t>
      </w:r>
      <w:r w:rsidR="0022784D" w:rsidRPr="00186DB1">
        <w:rPr>
          <w:bCs/>
        </w:rPr>
        <w:t>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E219C7">
        <w:rPr>
          <w:bCs/>
        </w:rPr>
        <w:t xml:space="preserve"> </w:t>
      </w:r>
      <w:r w:rsidR="00E219C7">
        <w:t xml:space="preserve">On October 31, we observe 8.18 million cumulative reported cases, while the projections (in millions) from the baseline model are 8.71 (95% credible interval: 8.63 – 8.80), while </w:t>
      </w:r>
      <w:proofErr w:type="spellStart"/>
      <w:r w:rsidR="00E219C7">
        <w:t>eSIR</w:t>
      </w:r>
      <w:proofErr w:type="spellEnd"/>
      <w:r w:rsidR="00E219C7">
        <w:t xml:space="preserve"> yields 8.35 (7.19 – 9.60), SAPHIRE returns 8.17 (7.90 – 8.52) and SEIR-</w:t>
      </w:r>
      <w:proofErr w:type="spellStart"/>
      <w:r w:rsidR="00E219C7">
        <w:t>fansy</w:t>
      </w:r>
      <w:proofErr w:type="spellEnd"/>
      <w:r w:rsidR="00E219C7">
        <w:t xml:space="preserve"> projects 8.51 (8.18 – 8.85) million cases. </w:t>
      </w:r>
      <w:r w:rsidR="00E219C7" w:rsidRPr="00186DB1">
        <w:rPr>
          <w:bCs/>
        </w:rPr>
        <w:t>Cumulative case projections from</w:t>
      </w:r>
      <w:r w:rsidR="00E219C7">
        <w:rPr>
          <w:bCs/>
        </w:rPr>
        <w:t xml:space="preserve"> the</w:t>
      </w:r>
      <w:r w:rsidR="00E219C7" w:rsidRPr="00186DB1">
        <w:rPr>
          <w:bCs/>
        </w:rPr>
        <w:t xml:space="preserve"> </w:t>
      </w:r>
      <w:proofErr w:type="spellStart"/>
      <w:r w:rsidR="00E219C7" w:rsidRPr="00186DB1">
        <w:rPr>
          <w:bCs/>
        </w:rPr>
        <w:t>eSIR</w:t>
      </w:r>
      <w:proofErr w:type="spellEnd"/>
      <w:r w:rsidR="00E219C7" w:rsidRPr="00186DB1">
        <w:rPr>
          <w:bCs/>
        </w:rPr>
        <w:t xml:space="preserve"> </w:t>
      </w:r>
      <w:r w:rsidR="00E219C7">
        <w:rPr>
          <w:bCs/>
        </w:rPr>
        <w:t xml:space="preserve">model </w:t>
      </w:r>
      <w:r w:rsidR="00E219C7" w:rsidRPr="00186DB1">
        <w:rPr>
          <w:bCs/>
        </w:rPr>
        <w:t>have the highest uncertainty in terms of width of 95% credible intervals, followed by those from SAPHIRE, the baseline model and finally SEIR-</w:t>
      </w:r>
      <w:proofErr w:type="spellStart"/>
      <w:r w:rsidR="00E219C7" w:rsidRPr="00186DB1">
        <w:rPr>
          <w:bCs/>
        </w:rPr>
        <w:t>fansy</w:t>
      </w:r>
      <w:proofErr w:type="spellEnd"/>
      <w:r w:rsidR="00E219C7" w:rsidRPr="00186DB1">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75EEB630" w:rsidR="00AD70E4" w:rsidRDefault="00E026AA" w:rsidP="00487208">
      <w:pPr>
        <w:spacing w:line="480" w:lineRule="auto"/>
        <w:jc w:val="both"/>
        <w:rPr>
          <w:bCs/>
        </w:rPr>
      </w:pPr>
      <w:r>
        <w:t>In this comparative paper</w:t>
      </w:r>
      <w:r w:rsidR="00B810D2">
        <w:t>,</w:t>
      </w:r>
      <w:r>
        <w:t xml:space="preserve"> we describe five different models used to study </w:t>
      </w:r>
      <w:r w:rsidR="00C54901">
        <w:t xml:space="preserve">the transmission dynamics </w:t>
      </w:r>
      <w:r w:rsidR="00AA7B0B">
        <w:t xml:space="preserve">of </w:t>
      </w:r>
      <w:r w:rsidR="00C54901">
        <w:t xml:space="preserve">the SARS-Cov-2 virus </w:t>
      </w:r>
      <w:r>
        <w:t xml:space="preserve">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w:t>
      </w:r>
      <w:r w:rsidR="00B810D2">
        <w:t xml:space="preserve"> (on which we have no validation data)</w:t>
      </w:r>
      <w:r w:rsidRPr="00BE544A">
        <w:t>.  The degree of under-reporting has been a major concern in India</w:t>
      </w:r>
      <w:r w:rsidR="00186DB1">
        <w:t xml:space="preserve"> and </w:t>
      </w:r>
      <w:r w:rsidR="00B810D2">
        <w:t>is characterized</w:t>
      </w:r>
      <w:r w:rsidR="0060463C">
        <w:t xml:space="preserve"> in this report.</w:t>
      </w:r>
      <w:r w:rsidR="00B810D2">
        <w:t xml:space="preserve"> </w:t>
      </w:r>
      <w:r w:rsidR="00B810D2">
        <w:rPr>
          <w:bCs/>
        </w:rPr>
        <w:t>Overall, the SEIR-</w:t>
      </w:r>
      <w:proofErr w:type="spellStart"/>
      <w:r w:rsidR="00B810D2">
        <w:rPr>
          <w:bCs/>
        </w:rPr>
        <w:t>fansy</w:t>
      </w:r>
      <w:proofErr w:type="spellEnd"/>
      <w:r w:rsidR="00B810D2">
        <w:rPr>
          <w:bCs/>
        </w:rPr>
        <w:t xml:space="preserve"> model appeared to be a good choice with publicly available R-package and desired flexibility plus accuracy.</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4D52400D" w:rsidR="007B621F" w:rsidRDefault="00105998" w:rsidP="00487208">
      <w:pPr>
        <w:spacing w:line="480" w:lineRule="auto"/>
        <w:jc w:val="both"/>
        <w:rPr>
          <w:bCs/>
        </w:rPr>
      </w:pPr>
      <w:r>
        <w:rPr>
          <w:bCs/>
        </w:rPr>
        <w:t xml:space="preserve">Compartmental Models; </w:t>
      </w:r>
      <w:proofErr w:type="gramStart"/>
      <w:r>
        <w:rPr>
          <w:bCs/>
        </w:rPr>
        <w:t>Low and Middle Income</w:t>
      </w:r>
      <w:proofErr w:type="gramEnd"/>
      <w:r>
        <w:rPr>
          <w:bCs/>
        </w:rPr>
        <w:t xml:space="preserve"> Countries</w:t>
      </w:r>
      <w:r w:rsidR="00AD70E4">
        <w:rPr>
          <w:bCs/>
        </w:rPr>
        <w:t xml:space="preserve">; </w:t>
      </w:r>
      <w:r>
        <w:rPr>
          <w:bCs/>
        </w:rPr>
        <w:t xml:space="preserve">Prediction Uncertainty, </w:t>
      </w:r>
      <w:r w:rsidR="00AD70E4">
        <w:rPr>
          <w:bCs/>
        </w:rPr>
        <w:t>Statistical Models</w:t>
      </w:r>
      <w:r>
        <w:rPr>
          <w:bCs/>
        </w:rPr>
        <w:t xml:space="preserve">; </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23C3A245" w14:textId="2073AC3A" w:rsidR="001812EC" w:rsidRDefault="00A1210C" w:rsidP="001812EC">
      <w:pPr>
        <w:spacing w:after="0" w:line="480" w:lineRule="auto"/>
        <w:contextualSpacing/>
      </w:pPr>
      <w:r w:rsidRPr="00A1210C">
        <w:rPr>
          <w:i/>
          <w:iCs/>
        </w:rPr>
        <w:t>Ethics approval and consent to participate</w:t>
      </w:r>
      <w:r>
        <w:rPr>
          <w:i/>
          <w:iCs/>
        </w:rPr>
        <w:t xml:space="preserve">: </w:t>
      </w:r>
      <w:r w:rsidRPr="00A1210C">
        <w:t>Not applicable</w:t>
      </w:r>
      <w:r w:rsidR="00C216FF">
        <w:t xml:space="preserve"> (uses publicly available data)</w:t>
      </w:r>
      <w:r w:rsidR="001812EC">
        <w:t>.</w:t>
      </w:r>
    </w:p>
    <w:p w14:paraId="4A90D1A8" w14:textId="77777777" w:rsidR="001812EC" w:rsidRDefault="00E026AA" w:rsidP="001812EC">
      <w:pPr>
        <w:spacing w:line="480" w:lineRule="auto"/>
        <w:contextualSpacing/>
        <w:jc w:val="both"/>
        <w:rPr>
          <w:bCs/>
        </w:rPr>
      </w:pPr>
      <w:r w:rsidRPr="00E026AA">
        <w:rPr>
          <w:bCs/>
          <w:i/>
          <w:iCs/>
        </w:rPr>
        <w:t>Consent for publication</w:t>
      </w:r>
      <w:r w:rsidR="00A1210C">
        <w:rPr>
          <w:bCs/>
          <w:i/>
          <w:iCs/>
        </w:rPr>
        <w:t xml:space="preserve">: </w:t>
      </w:r>
      <w:r w:rsidR="0040268D">
        <w:rPr>
          <w:bCs/>
        </w:rPr>
        <w:t>Not Applicable.</w:t>
      </w:r>
    </w:p>
    <w:p w14:paraId="2DB4B73C" w14:textId="600F6B36" w:rsidR="00E026AA" w:rsidRPr="00487208" w:rsidRDefault="00E026AA" w:rsidP="001812EC">
      <w:pPr>
        <w:spacing w:line="480" w:lineRule="auto"/>
        <w:contextualSpacing/>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1812EC">
      <w:pPr>
        <w:spacing w:line="480" w:lineRule="auto"/>
        <w:contextualSpacing/>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0E64DB7B" w14:textId="77777777" w:rsidR="001812EC" w:rsidRDefault="00AF2967" w:rsidP="00487208">
      <w:pPr>
        <w:spacing w:line="480" w:lineRule="auto"/>
        <w:jc w:val="both"/>
        <w:rPr>
          <w:color w:val="000000" w:themeColor="text1"/>
        </w:rPr>
      </w:pPr>
      <w:r w:rsidRPr="0040268D">
        <w:rPr>
          <w:bCs/>
          <w:i/>
          <w:iCs/>
          <w:color w:val="000000" w:themeColor="text1"/>
          <w:highlight w:val="yellow"/>
        </w:rPr>
        <w:t>Funding</w:t>
      </w:r>
      <w:r w:rsidR="005C26E8" w:rsidRPr="0040268D">
        <w:rPr>
          <w:bCs/>
          <w:i/>
          <w:iCs/>
          <w:color w:val="000000" w:themeColor="text1"/>
          <w:highlight w:val="yellow"/>
        </w:rPr>
        <w:t xml:space="preserve">: </w:t>
      </w:r>
      <w:r w:rsidRPr="0040268D">
        <w:rPr>
          <w:color w:val="000000" w:themeColor="text1"/>
          <w:highlight w:val="yellow"/>
        </w:rPr>
        <w:t xml:space="preserve">The authors would like to thank the Center for Precision Health Data Sciences at the University of Michigan School of Public Health, The University of Michigan </w:t>
      </w:r>
      <w:proofErr w:type="spellStart"/>
      <w:r w:rsidRPr="0040268D">
        <w:rPr>
          <w:color w:val="000000" w:themeColor="text1"/>
          <w:highlight w:val="yellow"/>
        </w:rPr>
        <w:t>Rogel</w:t>
      </w:r>
      <w:proofErr w:type="spellEnd"/>
      <w:r w:rsidRPr="0040268D">
        <w:rPr>
          <w:color w:val="000000" w:themeColor="text1"/>
          <w:highlight w:val="yellow"/>
        </w:rPr>
        <w:t xml:space="preserve"> Cancer Center and the Michigan Institute of Data Science for internal funding that supported this research.</w:t>
      </w:r>
    </w:p>
    <w:p w14:paraId="365CD172" w14:textId="77777777" w:rsidR="001812EC" w:rsidRDefault="00AF2967" w:rsidP="00487208">
      <w:pPr>
        <w:spacing w:line="480" w:lineRule="auto"/>
        <w:jc w:val="both"/>
        <w:rPr>
          <w:bCs/>
        </w:rPr>
      </w:pPr>
      <w:r w:rsidRPr="00FC273D">
        <w:rPr>
          <w:bCs/>
          <w:i/>
          <w:iCs/>
        </w:rPr>
        <w:t>Authors’ contributions</w:t>
      </w:r>
      <w:r w:rsidR="00380C10">
        <w:rPr>
          <w:bCs/>
          <w:i/>
          <w:iCs/>
        </w:rPr>
        <w:t xml:space="preserve">: </w:t>
      </w:r>
      <w:r w:rsidR="0040268D">
        <w:rPr>
          <w:bCs/>
        </w:rPr>
        <w:t>SP</w:t>
      </w:r>
      <w:r w:rsidR="00380C10" w:rsidRPr="00380C10">
        <w:rPr>
          <w:bCs/>
        </w:rPr>
        <w:t xml:space="preserve"> drafted the main paper and prepared all numerical items (Tables and Figures).</w:t>
      </w:r>
      <w:r w:rsidR="00380C10">
        <w:rPr>
          <w:bCs/>
        </w:rPr>
        <w:t xml:space="preserve"> </w:t>
      </w:r>
      <w:r w:rsidR="0040268D">
        <w:rPr>
          <w:bCs/>
        </w:rPr>
        <w:t>RB1</w:t>
      </w:r>
      <w:r w:rsidR="00380C10">
        <w:rPr>
          <w:bCs/>
        </w:rPr>
        <w:t xml:space="preserve"> </w:t>
      </w:r>
      <w:r w:rsidR="00380C10" w:rsidRPr="00380C10">
        <w:rPr>
          <w:bCs/>
        </w:rPr>
        <w:t xml:space="preserve">and </w:t>
      </w:r>
      <w:r w:rsidR="0040268D">
        <w:rPr>
          <w:bCs/>
        </w:rPr>
        <w:t>MS</w:t>
      </w:r>
      <w:r w:rsidR="00380C10" w:rsidRPr="00380C10">
        <w:rPr>
          <w:bCs/>
        </w:rPr>
        <w:t xml:space="preserve"> (</w:t>
      </w:r>
      <w:proofErr w:type="spellStart"/>
      <w:r w:rsidR="00380C10" w:rsidRPr="00380C10">
        <w:rPr>
          <w:bCs/>
        </w:rPr>
        <w:t>eSIR</w:t>
      </w:r>
      <w:proofErr w:type="spellEnd"/>
      <w:r w:rsidR="00380C10" w:rsidRPr="00380C10">
        <w:rPr>
          <w:bCs/>
        </w:rPr>
        <w:t xml:space="preserve">), </w:t>
      </w:r>
      <w:proofErr w:type="spellStart"/>
      <w:r w:rsidR="0040268D">
        <w:rPr>
          <w:bCs/>
        </w:rPr>
        <w:t>XG</w:t>
      </w:r>
      <w:r w:rsidR="00380C10" w:rsidRPr="00380C10">
        <w:rPr>
          <w:bCs/>
        </w:rPr>
        <w:t xml:space="preserve"> </w:t>
      </w:r>
      <w:proofErr w:type="spellEnd"/>
      <w:r w:rsidR="00380C10" w:rsidRPr="00380C10">
        <w:rPr>
          <w:bCs/>
        </w:rPr>
        <w:t xml:space="preserve">(SAPHIRE), </w:t>
      </w:r>
      <w:r w:rsidR="0040268D">
        <w:rPr>
          <w:bCs/>
        </w:rPr>
        <w:t xml:space="preserve">RK </w:t>
      </w:r>
      <w:r w:rsidR="00380C10" w:rsidRPr="00380C10">
        <w:rPr>
          <w:bCs/>
        </w:rPr>
        <w:t xml:space="preserve">and </w:t>
      </w:r>
      <w:r w:rsidR="0040268D">
        <w:rPr>
          <w:bCs/>
        </w:rPr>
        <w:t>RB2</w:t>
      </w:r>
      <w:r w:rsidR="00380C10">
        <w:rPr>
          <w:bCs/>
        </w:rPr>
        <w:t xml:space="preserve"> </w:t>
      </w:r>
      <w:r w:rsidR="00380C10" w:rsidRPr="00380C10">
        <w:rPr>
          <w:bCs/>
        </w:rPr>
        <w:t>(SEIR-</w:t>
      </w:r>
      <w:proofErr w:type="spellStart"/>
      <w:r w:rsidR="00380C10" w:rsidRPr="00380C10">
        <w:rPr>
          <w:bCs/>
        </w:rPr>
        <w:t>fansy</w:t>
      </w:r>
      <w:proofErr w:type="spellEnd"/>
      <w:r w:rsidR="00380C10" w:rsidRPr="00380C10">
        <w:rPr>
          <w:bCs/>
        </w:rPr>
        <w:t>)</w:t>
      </w:r>
      <w:r w:rsidR="00380C10">
        <w:rPr>
          <w:bCs/>
        </w:rPr>
        <w:t xml:space="preserve"> </w:t>
      </w:r>
      <w:r w:rsidR="00380C10" w:rsidRPr="00380C10">
        <w:rPr>
          <w:bCs/>
        </w:rPr>
        <w:t xml:space="preserve">and </w:t>
      </w:r>
      <w:r w:rsidR="0040268D">
        <w:rPr>
          <w:bCs/>
        </w:rPr>
        <w:t xml:space="preserve">SM </w:t>
      </w:r>
      <w:r w:rsidR="00380C10" w:rsidRPr="00380C10">
        <w:rPr>
          <w:bCs/>
        </w:rPr>
        <w:t>(ICM)</w:t>
      </w:r>
      <w:r w:rsidR="00380C10">
        <w:rPr>
          <w:bCs/>
        </w:rPr>
        <w:t xml:space="preserve"> </w:t>
      </w:r>
      <w:r w:rsidR="00C216FF">
        <w:rPr>
          <w:bCs/>
        </w:rPr>
        <w:t>implemented</w:t>
      </w:r>
      <w:r w:rsidR="00380C10" w:rsidRPr="00380C10">
        <w:rPr>
          <w:bCs/>
        </w:rPr>
        <w:t xml:space="preserve"> the different models.</w:t>
      </w:r>
      <w:r w:rsidR="00380C10">
        <w:rPr>
          <w:bCs/>
        </w:rPr>
        <w:t xml:space="preserve"> </w:t>
      </w:r>
      <w:r w:rsidR="0040268D">
        <w:rPr>
          <w:bCs/>
        </w:rPr>
        <w:t>DR</w:t>
      </w:r>
      <w:r w:rsidR="00C216FF">
        <w:rPr>
          <w:bCs/>
        </w:rPr>
        <w:t xml:space="preserve"> helped with planning</w:t>
      </w:r>
      <w:r w:rsidR="00380C10" w:rsidRPr="00380C10">
        <w:rPr>
          <w:bCs/>
        </w:rPr>
        <w:t xml:space="preserve"> analysis and writing strategies to address reviewer concerns in the revised version.</w:t>
      </w:r>
      <w:r w:rsidR="00380C10">
        <w:rPr>
          <w:bCs/>
        </w:rPr>
        <w:t xml:space="preserve"> </w:t>
      </w:r>
      <w:r w:rsidR="0040268D">
        <w:rPr>
          <w:bCs/>
        </w:rPr>
        <w:t>BM</w:t>
      </w:r>
      <w:r w:rsidR="00380C10" w:rsidRPr="00380C10">
        <w:rPr>
          <w:bCs/>
        </w:rPr>
        <w:t xml:space="preserve"> designed the study, revised the draft, provided strategic guidance and oversaw the analysis and the writing.</w:t>
      </w:r>
      <w:r w:rsidR="00380C10">
        <w:rPr>
          <w:bCs/>
        </w:rPr>
        <w:t xml:space="preserve"> </w:t>
      </w:r>
      <w:r w:rsidR="0060463C">
        <w:rPr>
          <w:bCs/>
        </w:rPr>
        <w:t>A</w:t>
      </w:r>
      <w:r w:rsidR="00192B6A">
        <w:rPr>
          <w:bCs/>
        </w:rPr>
        <w:t>ll authors participated in writing</w:t>
      </w:r>
      <w:r w:rsidR="00C216FF">
        <w:rPr>
          <w:bCs/>
        </w:rPr>
        <w:t xml:space="preserve"> and reviewing</w:t>
      </w:r>
      <w:r w:rsidR="00192B6A">
        <w:rPr>
          <w:bCs/>
        </w:rPr>
        <w:t xml:space="preserve"> this manuscript. </w:t>
      </w:r>
    </w:p>
    <w:p w14:paraId="541E4832" w14:textId="51654D8C"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lastRenderedPageBreak/>
        <w:t>1. BACKGROUND</w:t>
      </w:r>
    </w:p>
    <w:p w14:paraId="18D340D2" w14:textId="7391B74E"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00632554">
        <w:rPr>
          <w:color w:val="000000"/>
        </w:rPr>
        <w:t>. At the time of revising</w:t>
      </w:r>
      <w:r w:rsidRPr="001B44F8">
        <w:rPr>
          <w:color w:val="000000"/>
        </w:rPr>
        <w:t xml:space="preserve"> this paper</w:t>
      </w:r>
      <w:r w:rsidR="00632554">
        <w:rPr>
          <w:color w:val="000000"/>
        </w:rPr>
        <w:t xml:space="preserve"> (March 24, 2020)</w:t>
      </w:r>
      <w:r w:rsidRPr="001B44F8">
        <w:rPr>
          <w:color w:val="000000"/>
        </w:rPr>
        <w:t xml:space="preserve">, </w:t>
      </w:r>
      <w:r w:rsidR="00632554">
        <w:rPr>
          <w:color w:val="000000"/>
        </w:rPr>
        <w:t>roughly</w:t>
      </w:r>
      <w:r w:rsidRPr="001B44F8">
        <w:rPr>
          <w:color w:val="000000"/>
        </w:rPr>
        <w:t xml:space="preserve"> 1</w:t>
      </w:r>
      <w:r w:rsidR="00632554">
        <w:rPr>
          <w:color w:val="000000"/>
        </w:rPr>
        <w:t xml:space="preserve">24 million </w:t>
      </w:r>
      <w:r w:rsidRPr="001B44F8">
        <w:rPr>
          <w:color w:val="000000"/>
        </w:rPr>
        <w:t xml:space="preserve">cases </w:t>
      </w:r>
      <w:r w:rsidR="00632554">
        <w:rPr>
          <w:color w:val="000000"/>
        </w:rPr>
        <w:t>have been reported worldwide</w:t>
      </w:r>
      <w:r w:rsidRPr="001B44F8">
        <w:rPr>
          <w:color w:val="000000"/>
        </w:rPr>
        <w:t>. The disease was first identified in Wuhan, Hubei</w:t>
      </w:r>
      <w:r w:rsidR="00C216FF">
        <w:rPr>
          <w:color w:val="000000"/>
        </w:rPr>
        <w:t xml:space="preserve"> Province</w:t>
      </w:r>
      <w:r w:rsidRPr="001B44F8">
        <w:rPr>
          <w:color w:val="000000"/>
        </w:rPr>
        <w:t>,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632554">
        <w:rPr>
          <w:color w:val="000000"/>
        </w:rPr>
        <w:t>2.74</w:t>
      </w:r>
      <w:r w:rsidR="00765D34">
        <w:rPr>
          <w:color w:val="000000"/>
        </w:rPr>
        <w:t xml:space="preserve"> million</w:t>
      </w:r>
      <w:r w:rsidRPr="001B44F8">
        <w:rPr>
          <w:color w:val="000000"/>
        </w:rPr>
        <w:t xml:space="preserve"> lives have been lost as a direct consequence of the disease. Notable outbreaks were recorded in the United States </w:t>
      </w:r>
      <w:r w:rsidR="00C216FF">
        <w:rPr>
          <w:color w:val="000000"/>
        </w:rPr>
        <w:t>of America, Brazil and India -- which remains</w:t>
      </w:r>
      <w:r w:rsidRPr="001B44F8">
        <w:rPr>
          <w:color w:val="000000"/>
        </w:rPr>
        <w:t xml:space="preserve"> a crucial battleground against the outbreak. The Indian government impose</w:t>
      </w:r>
      <w:r w:rsidR="00112131">
        <w:rPr>
          <w:color w:val="000000"/>
        </w:rPr>
        <w:t>d very strict lockdown measures</w:t>
      </w:r>
      <w:r w:rsidR="00632554">
        <w:rPr>
          <w:color w:val="000000"/>
        </w:rPr>
        <w:t xml:space="preserve"> early in the course of the pandemic </w:t>
      </w:r>
      <w:r w:rsidR="00112131">
        <w:rPr>
          <w:color w:val="000000"/>
        </w:rPr>
        <w:t>in order to reduce</w:t>
      </w:r>
      <w:r w:rsidRPr="001B44F8">
        <w:rPr>
          <w:color w:val="000000"/>
        </w:rPr>
        <w:t xml:space="preserv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w:t>
      </w:r>
      <w:r w:rsidR="00C216FF">
        <w:rPr>
          <w:color w:val="000000"/>
        </w:rPr>
        <w:t>0</w:t>
      </w:r>
      <w:r w:rsidRPr="001B44F8">
        <w:rPr>
          <w:color w:val="000000"/>
        </w:rPr>
        <w:t xml:space="preserve"> million mark o</w:t>
      </w:r>
      <w:r w:rsidR="00632554">
        <w:rPr>
          <w:color w:val="000000"/>
        </w:rPr>
        <w:t>n December 18</w:t>
      </w:r>
      <w:r w:rsidRPr="001B44F8">
        <w:rPr>
          <w:color w:val="000000"/>
        </w:rPr>
        <w:t xml:space="preserve">, 2020. On March 24, </w:t>
      </w:r>
      <w:r w:rsidR="00632554">
        <w:rPr>
          <w:color w:val="000000"/>
        </w:rPr>
        <w:t xml:space="preserve">2020, </w:t>
      </w:r>
      <w:r w:rsidRPr="001B44F8">
        <w:rPr>
          <w:color w:val="000000"/>
        </w:rPr>
        <w:t>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w:t>
      </w:r>
      <w:r w:rsidR="00632554">
        <w:rPr>
          <w:color w:val="000000"/>
        </w:rPr>
        <w:t xml:space="preserve">India saw a decay in the virus curve in </w:t>
      </w:r>
      <w:proofErr w:type="gramStart"/>
      <w:r w:rsidR="00632554">
        <w:rPr>
          <w:color w:val="000000"/>
        </w:rPr>
        <w:t>September,</w:t>
      </w:r>
      <w:proofErr w:type="gramEnd"/>
      <w:r w:rsidR="00632554">
        <w:rPr>
          <w:color w:val="000000"/>
        </w:rPr>
        <w:t xml:space="preserve"> 2020 with daily number of cases going below 10000. At the time of revising the paper, the daily incidence curve is sharply rising again, as India faces its second wave. </w:t>
      </w:r>
      <w:r w:rsidRPr="001B44F8">
        <w:rPr>
          <w:color w:val="000000"/>
        </w:rPr>
        <w:t xml:space="preserve">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lastRenderedPageBreak/>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627A4ED2"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lastRenderedPageBreak/>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w:t>
      </w:r>
      <w:r w:rsidR="00112131">
        <w:rPr>
          <w:color w:val="000000"/>
        </w:rPr>
        <w:t xml:space="preserve"> can be fit to emerging data </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done to investigate how differences between competing models might lead to differing projections</w:t>
      </w:r>
      <w:r w:rsidR="00112131">
        <w:rPr>
          <w:color w:val="000000"/>
        </w:rPr>
        <w:t xml:space="preserve"> on the same dataset</w:t>
      </w:r>
      <w:r w:rsidRPr="001B44F8">
        <w:rPr>
          <w:color w:val="000000"/>
        </w:rPr>
        <w:t xml:space="preserve">.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67AD4638"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w:t>
      </w:r>
      <w:r w:rsidR="00380C10">
        <w:rPr>
          <w:color w:val="000000"/>
        </w:rPr>
        <w:t>this</w:t>
      </w:r>
      <w:r w:rsidR="008C72D5">
        <w:rPr>
          <w:color w:val="000000"/>
        </w:rPr>
        <w:t xml:space="preserve">,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16EA075F" w:rsidR="009A132E" w:rsidRDefault="002241D8" w:rsidP="00487208">
      <w:pPr>
        <w:spacing w:line="480" w:lineRule="auto"/>
        <w:jc w:val="both"/>
        <w:rPr>
          <w:color w:val="000000"/>
        </w:rPr>
      </w:pPr>
      <w:r w:rsidRPr="001B44F8">
        <w:rPr>
          <w:color w:val="000000"/>
        </w:rPr>
        <w:lastRenderedPageBreak/>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A35AA0">
        <w:rPr>
          <w:color w:val="000000"/>
        </w:rPr>
        <w:t>, particularly for India</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r w:rsidR="00E11018">
        <w:rPr>
          <w:color w:val="000000"/>
        </w:rPr>
        <w:t xml:space="preserve"> We also compare the uncertainty associated with the projections across the models</w:t>
      </w:r>
      <w:r w:rsidR="00AC3BED">
        <w:rPr>
          <w:color w:val="000000"/>
        </w:rPr>
        <w:t xml:space="preserve"> which is often overlooked in the literature</w:t>
      </w:r>
      <w:r w:rsidR="00E11018">
        <w:rPr>
          <w:color w:val="000000"/>
        </w:rPr>
        <w:t>.</w:t>
      </w:r>
    </w:p>
    <w:p w14:paraId="0000001D" w14:textId="28D59EA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We present the</w:t>
      </w:r>
      <w:r w:rsidR="00AC3BED">
        <w:rPr>
          <w:color w:val="000000"/>
        </w:rPr>
        <w:t xml:space="preserve"> numerical</w:t>
      </w:r>
      <w:r w:rsidR="00F82820" w:rsidRPr="00F82820">
        <w:rPr>
          <w:color w:val="000000"/>
        </w:rPr>
        <w:t xml:space="preserv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w:t>
      </w:r>
      <w:r w:rsidR="00AC3BED">
        <w:rPr>
          <w:color w:val="000000"/>
        </w:rPr>
        <w:t xml:space="preserve"> in the context of data from </w:t>
      </w:r>
      <w:r w:rsidR="00E1528F">
        <w:rPr>
          <w:color w:val="000000"/>
        </w:rPr>
        <w:t>countries</w:t>
      </w:r>
      <w:r w:rsidR="00AC3BED">
        <w:rPr>
          <w:color w:val="000000"/>
        </w:rPr>
        <w:t xml:space="preserve"> other than India</w:t>
      </w:r>
      <w:r w:rsidR="00E1528F">
        <w:rPr>
          <w:color w:val="000000"/>
        </w:rPr>
        <w:t>.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1010EC98" w14:textId="67B0E0CD" w:rsidR="00474DE8" w:rsidRPr="00474DE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 xml:space="preserve">each of the five </w:t>
      </w:r>
      <w:r w:rsidR="00AC3BED">
        <w:t xml:space="preserve">classes of </w:t>
      </w:r>
      <w:r w:rsidR="007565A8">
        <w:t>models described above.</w:t>
      </w: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lang w:bidi="bn-IN"/>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7166080C"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1E5903">
          <w:rPr>
            <w:noProof/>
          </w:rPr>
          <w:t>1</w:t>
        </w:r>
      </w:fldSimple>
      <w:r w:rsidRPr="00331806">
        <w:t>:</w:t>
      </w:r>
      <w:r>
        <w:t xml:space="preserve"> </w:t>
      </w:r>
      <w:r w:rsidRPr="00914DB3">
        <w:t>Schematic overview of the baseline model</w:t>
      </w:r>
      <w:r>
        <w:t>.</w:t>
      </w:r>
    </w:p>
    <w:p w14:paraId="5C6DF178" w14:textId="2660D5A4" w:rsidR="00794C61" w:rsidRDefault="00794C61" w:rsidP="00487208">
      <w:pPr>
        <w:spacing w:line="480" w:lineRule="auto"/>
        <w:jc w:val="both"/>
        <w:rPr>
          <w:sz w:val="25"/>
          <w:szCs w:val="25"/>
        </w:rPr>
      </w:pPr>
      <w:r w:rsidRPr="007565A8">
        <w:rPr>
          <w:i/>
          <w:iCs/>
          <w:sz w:val="25"/>
          <w:szCs w:val="25"/>
        </w:rPr>
        <w:t xml:space="preserve">Formulation: </w:t>
      </w:r>
      <w:r>
        <w:rPr>
          <w:sz w:val="25"/>
          <w:szCs w:val="25"/>
        </w:rPr>
        <w:t>The baseline model assumes that the following</w:t>
      </w:r>
      <w:r w:rsidR="00AC3BED">
        <w:rPr>
          <w:sz w:val="25"/>
          <w:szCs w:val="25"/>
        </w:rPr>
        <w:t xml:space="preserve"> simple</w:t>
      </w:r>
      <w:r>
        <w:rPr>
          <w:sz w:val="25"/>
          <w:szCs w:val="25"/>
        </w:rPr>
        <w:t xml:space="preserve"> differential equation governs the evolution of a disease in a fixed population</w:t>
      </w:r>
      <w:r w:rsidR="00AC3BED">
        <w:rPr>
          <w:sz w:val="25"/>
          <w:szCs w:val="25"/>
        </w:rPr>
        <w:t>:</w:t>
      </w:r>
    </w:p>
    <w:p w14:paraId="16A3BD30" w14:textId="7946888C" w:rsidR="00794C61" w:rsidRDefault="0005456A"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1A33886F"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w:t>
      </w:r>
      <w:r w:rsidR="003E56EE">
        <w:t xml:space="preserve"> like deaths and recoveries</w:t>
      </w:r>
      <w:r>
        <w:t xml:space="preserve">.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05456A"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66BEF617" w14:textId="4605D6FA" w:rsidR="00474DE8" w:rsidRPr="00474DE8" w:rsidRDefault="00794C61" w:rsidP="00474DE8">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w:t>
      </w:r>
      <w:r w:rsidR="00380C10">
        <w:t xml:space="preserve">consider </w:t>
      </w:r>
      <w:r w:rsidR="003C293B">
        <w:t>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lang w:bidi="bn-IN"/>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2356FA55"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1E5903">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05456A"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05456A"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05456A"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05456A"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05456A"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05456A"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78999B7E" w14:textId="3598644C" w:rsidR="000A5C5F" w:rsidRPr="003E56EE" w:rsidRDefault="004B7F28" w:rsidP="003E56EE">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17751294"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t>
      </w:r>
      <w:r w:rsidR="003E56EE">
        <w:t>D</w:t>
      </w:r>
      <w:r w:rsidR="009F5D9C">
        <w:t>ata on population movement not being available</w:t>
      </w:r>
      <w:r w:rsidR="003E56EE">
        <w:t xml:space="preserve"> consistently over time and regions in India</w:t>
      </w:r>
      <w:r w:rsidR="009F5D9C">
        <w:t xml:space="preserve">, we make no such modifications. </w:t>
      </w:r>
      <w:r w:rsidR="00380C10">
        <w:t>W</w:t>
      </w:r>
      <w:r w:rsidR="009F5D9C">
        <w:t xml:space="preserve">e </w:t>
      </w:r>
      <w:r w:rsidR="00380C10">
        <w:t xml:space="preserve">further </w:t>
      </w:r>
      <w:r w:rsidR="009F5D9C">
        <w:t xml:space="preserve">note that the SAPHIRE model returns reported and unreported cumulative COVID-case counts, in addition to cumulative counts of the removed compartment. As such, for the </w:t>
      </w:r>
      <w:r w:rsidR="009F5D9C">
        <w:lastRenderedPageBreak/>
        <w:t>purpose of comparisons, the SAPHIRE model is used only to study cumulative COVID-case counts</w:t>
      </w:r>
      <w:r w:rsidR="003E56EE">
        <w:t xml:space="preserve"> (reported and unreported).</w:t>
      </w:r>
      <w:r w:rsidR="009F5D9C">
        <w:t xml:space="preserve">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05456A"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05456A"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05456A"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05456A"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05456A"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05456A"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05456A"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w:t>
      </w:r>
      <w:r>
        <w:lastRenderedPageBreak/>
        <w:t xml:space="preserve">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lang w:bidi="bn-IN"/>
        </w:rPr>
        <w:drawing>
          <wp:inline distT="0" distB="0" distL="0" distR="0" wp14:anchorId="274AA53C" wp14:editId="329D7E39">
            <wp:extent cx="6315613" cy="26517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2651760"/>
                    </a:xfrm>
                    <a:prstGeom prst="rect">
                      <a:avLst/>
                    </a:prstGeom>
                    <a:ln>
                      <a:solidFill>
                        <a:schemeClr val="tx1"/>
                      </a:solidFill>
                    </a:ln>
                  </pic:spPr>
                </pic:pic>
              </a:graphicData>
            </a:graphic>
          </wp:inline>
        </w:drawing>
      </w:r>
    </w:p>
    <w:p w14:paraId="78B3B3BE" w14:textId="03DDB2EC" w:rsidR="004977EB" w:rsidRDefault="002418A4" w:rsidP="007A6430">
      <w:pPr>
        <w:pStyle w:val="Caption"/>
        <w:spacing w:line="480" w:lineRule="auto"/>
        <w:jc w:val="both"/>
      </w:pPr>
      <w:r w:rsidRPr="008E6145">
        <w:t xml:space="preserve">Figure </w:t>
      </w:r>
      <w:fldSimple w:instr=" SEQ Figure \* ARABIC ">
        <w:r w:rsidR="001E5903">
          <w:rPr>
            <w:noProof/>
          </w:rPr>
          <w:t>3</w:t>
        </w:r>
      </w:fldSimple>
      <w:r w:rsidRPr="008E6145">
        <w:t>:</w:t>
      </w:r>
      <w:r>
        <w:t xml:space="preserve"> </w:t>
      </w:r>
      <w:r w:rsidR="00A85B96">
        <w:t>The SAPHIRE model includes seven compartments: susceptible (S), exposed (E), pre-symptomatic infectious (P), reported infectious (I), unreported infectious (A), isolation in hospital (H) and removed (R).</w:t>
      </w:r>
    </w:p>
    <w:p w14:paraId="0E96C23C" w14:textId="5304FD7A"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w:t>
      </w:r>
      <w:r w:rsidR="000F38B6">
        <w:rPr>
          <w:color w:val="000000"/>
          <w:shd w:val="clear" w:color="auto" w:fill="FFFFFF"/>
        </w:rPr>
        <w:t xml:space="preserve">the </w:t>
      </w:r>
      <w:r w:rsidRPr="00D40ACC">
        <w:rPr>
          <w:color w:val="000000"/>
          <w:shd w:val="clear" w:color="auto" w:fill="FFFFFF"/>
        </w:rPr>
        <w:t xml:space="preserve">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05456A"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3027A3CF" w:rsidR="00980BAC" w:rsidRDefault="00980BAC" w:rsidP="00487208">
      <w:pPr>
        <w:spacing w:line="480" w:lineRule="auto"/>
        <w:jc w:val="both"/>
      </w:pPr>
      <w:r w:rsidRPr="008E48E6">
        <w:rPr>
          <w:bCs/>
          <w:i/>
          <w:iCs/>
        </w:rPr>
        <w:lastRenderedPageBreak/>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lastRenderedPageBreak/>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lastRenderedPageBreak/>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F5B129F"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w:t>
      </w:r>
      <w:r w:rsidR="000F38B6">
        <w:t xml:space="preserve">, </w:t>
      </w:r>
      <w:r w:rsidRPr="001B44F8">
        <w:t>we have seen an</w:t>
      </w:r>
      <w:r w:rsidR="00D242DF" w:rsidRPr="001B44F8">
        <w:t xml:space="preserve"> extension which include</w:t>
      </w:r>
      <w:r w:rsidRPr="001B44F8">
        <w:t>s</w:t>
      </w:r>
      <w:r w:rsidR="00D242DF" w:rsidRPr="001B44F8">
        <w:t xml:space="preserve"> the </w:t>
      </w:r>
      <w:r w:rsidR="000F38B6">
        <w:t>‘pre-</w:t>
      </w:r>
      <w:r w:rsidR="00D242DF" w:rsidRPr="001B44F8">
        <w:t xml:space="preserve">symptomatic </w:t>
      </w:r>
      <w:r w:rsidR="00BC3E69">
        <w:t>i</w:t>
      </w:r>
      <w:r w:rsidR="00D242DF" w:rsidRPr="001B44F8">
        <w:t>nfectious</w:t>
      </w:r>
      <w:r w:rsidR="00BC3E69">
        <w:t>’</w:t>
      </w:r>
      <w:r w:rsidR="00D242DF" w:rsidRPr="001B44F8">
        <w:t xml:space="preserve"> compartment (people who are infected </w:t>
      </w:r>
      <w:r w:rsidR="000F38B6">
        <w:t xml:space="preserve">at time t </w:t>
      </w:r>
      <w:r w:rsidR="00D242DF" w:rsidRPr="001B44F8">
        <w:t xml:space="preserve">and </w:t>
      </w:r>
      <w:r w:rsidR="00BC3E69">
        <w:t xml:space="preserve">contributing to the spread of the virus, </w:t>
      </w:r>
      <w:r w:rsidR="00D242DF" w:rsidRPr="001B44F8">
        <w:t>but do not show any symptom</w:t>
      </w:r>
      <w:r w:rsidR="000F38B6">
        <w:t xml:space="preserve"> yet</w:t>
      </w:r>
      <w:r w:rsidR="00D242DF" w:rsidRPr="001B44F8">
        <w:t xml:space="preserve">). </w:t>
      </w:r>
      <w:r w:rsidR="000F38B6">
        <w:t>In the SEIR-</w:t>
      </w:r>
      <w:proofErr w:type="spellStart"/>
      <w:r w:rsidR="000F38B6">
        <w:t>fansy</w:t>
      </w:r>
      <w:proofErr w:type="spellEnd"/>
      <w:r w:rsidR="00BC3E69">
        <w:t xml:space="preserve">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infected people who are spreading infection but are not tested after the incubation period. This</w:t>
      </w:r>
      <w:r w:rsidR="000F38B6">
        <w:t xml:space="preserve"> compartment</w:t>
      </w:r>
      <w:r w:rsidR="00D242DF" w:rsidRPr="001B44F8">
        <w:t xml:space="preserve"> is necessary because there is a large proportion of infected people who are not being tested</w:t>
      </w:r>
      <w:r w:rsidR="000F38B6">
        <w:t xml:space="preserve"> (a part of them </w:t>
      </w:r>
      <w:proofErr w:type="gramStart"/>
      <w:r w:rsidR="000F38B6">
        <w:t>are</w:t>
      </w:r>
      <w:proofErr w:type="gramEnd"/>
      <w:r w:rsidR="000F38B6">
        <w:t xml:space="preserve"> asymptomatic or mildly symptomatic but for a country like India there are other reasons like access to care and stigma that can prevent someone from getting tested/diagnosed)</w:t>
      </w:r>
      <w:r w:rsidR="00D242DF" w:rsidRPr="001B44F8">
        <w:t xml:space="preserve">.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w:t>
      </w:r>
      <w:r w:rsidR="008C35AC" w:rsidRPr="001B44F8">
        <w:lastRenderedPageBreak/>
        <w:t xml:space="preserve">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w:t>
      </w:r>
      <w:r w:rsidRPr="001B44F8">
        <w:lastRenderedPageBreak/>
        <w:t xml:space="preserve">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lang w:bidi="bn-IN"/>
        </w:rPr>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0115BFEF" w:rsidR="001F0E87" w:rsidRDefault="001F0E87" w:rsidP="00487208">
      <w:pPr>
        <w:pStyle w:val="Caption"/>
        <w:spacing w:line="480" w:lineRule="auto"/>
        <w:jc w:val="both"/>
      </w:pPr>
      <w:r w:rsidRPr="003E7524">
        <w:t xml:space="preserve">Figure </w:t>
      </w:r>
      <w:fldSimple w:instr=" SEQ Figure \* ARABIC ">
        <w:r w:rsidR="001E5903">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F379AD" w:rsidRPr="00F379AD">
        <w:t xml:space="preserve"> </w:t>
      </w:r>
      <w:r w:rsidR="00F379AD">
        <w:t>The model has ten</w:t>
      </w:r>
      <w:r w:rsidR="00F379AD" w:rsidRPr="001B44F8">
        <w:t xml:space="preserve"> compartments: S (Susceptible), E (Exposed), T (Tested), U (Untested), P (Tested positive), F (Tested False Negative), RR (Reported Recovered), RU (Unreported Recovered), DR (Reported Deaths) and DU (Unreported Deaths)</w:t>
      </w:r>
      <w:r w:rsidR="00F379AD">
        <w:t>.</w:t>
      </w:r>
      <w:r w:rsidR="00F379AD" w:rsidRPr="00F379AD">
        <w:t xml:space="preserve"> </w:t>
      </w:r>
      <w:r w:rsidR="00F379AD" w:rsidRPr="005858F7">
        <w:t xml:space="preserve">Reproduced from </w:t>
      </w:r>
      <w:proofErr w:type="spellStart"/>
      <w:r w:rsidR="00F379AD">
        <w:t>Bhaduri</w:t>
      </w:r>
      <w:proofErr w:type="spellEnd"/>
      <w:r w:rsidR="00F379AD">
        <w:t>, Kundu</w:t>
      </w:r>
      <w:r w:rsidR="00F379AD" w:rsidRPr="005858F7">
        <w:t xml:space="preserve"> et al., 2020</w:t>
      </w:r>
      <w:r w:rsidR="00F379AD">
        <w:t xml:space="preserve"> </w:t>
      </w:r>
      <w:r w:rsidR="00F379AD">
        <w:fldChar w:fldCharType="begin"/>
      </w:r>
      <w:r w:rsidR="00F379AD">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F379AD">
        <w:fldChar w:fldCharType="separate"/>
      </w:r>
      <w:r w:rsidR="00F379AD">
        <w:rPr>
          <w:noProof/>
        </w:rPr>
        <w:t>(18)</w:t>
      </w:r>
      <w:r w:rsidR="00F379AD">
        <w:fldChar w:fldCharType="end"/>
      </w:r>
      <w:r w:rsidR="00F379AD">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w:t>
      </w:r>
      <w:r w:rsidRPr="001B44F8">
        <w:lastRenderedPageBreak/>
        <w:t xml:space="preserve">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05456A"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2FAAB4D9" w14:textId="19B361BA" w:rsidR="0096392C" w:rsidRPr="000F38B6" w:rsidRDefault="007C29DE" w:rsidP="000F38B6">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w:t>
      </w:r>
      <w:r w:rsidR="00BF094D">
        <w:lastRenderedPageBreak/>
        <w:t>sequential blocks: pre-lockdown (March 15 –</w:t>
      </w:r>
      <w:r w:rsidR="0080418C">
        <w:t xml:space="preserve"> </w:t>
      </w:r>
      <w:r w:rsidR="00BF094D">
        <w:t xml:space="preserve">24), lockdown phases 1, 2, 3, and 4 (March 25 – April 14, 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lang w:bidi="bn-IN"/>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7671AC3E" w:rsidR="00F0366C" w:rsidRPr="00445698" w:rsidRDefault="00F55BC2" w:rsidP="00BF094D">
      <w:pPr>
        <w:pStyle w:val="Caption"/>
        <w:spacing w:line="480" w:lineRule="auto"/>
        <w:jc w:val="center"/>
        <w:rPr>
          <w:highlight w:val="yellow"/>
        </w:rPr>
      </w:pPr>
      <w:r>
        <w:t xml:space="preserve">Figure </w:t>
      </w:r>
      <w:fldSimple w:instr=" SEQ Figure \* ARABIC ">
        <w:r w:rsidR="001E5903">
          <w:rPr>
            <w:noProof/>
          </w:rPr>
          <w:t>5</w:t>
        </w:r>
      </w:fldSimple>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05456A"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4F9D3F5"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le</w:t>
      </w:r>
      <w:r w:rsidR="00510927">
        <w:t>r</w:t>
      </w:r>
      <w:r>
        <w:t xml:space="preserv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05456A"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05456A"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210F7804"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For active reported cases</w:t>
      </w:r>
      <w:r w:rsidR="000F38B6">
        <w:rPr>
          <w:bCs/>
        </w:rPr>
        <w:t xml:space="preserve"> (cases that are active on a given day which is the difference of cumulative reported cases and cumulative</w:t>
      </w:r>
      <w:r w:rsidR="0097774A">
        <w:rPr>
          <w:bCs/>
        </w:rPr>
        <w:t xml:space="preserve"> reported</w:t>
      </w:r>
      <w:r w:rsidR="000F38B6">
        <w:rPr>
          <w:bCs/>
        </w:rPr>
        <w:t xml:space="preserve"> </w:t>
      </w:r>
      <w:r w:rsidR="0097774A">
        <w:rPr>
          <w:bCs/>
        </w:rPr>
        <w:t>counts of recoveries and deaths)</w:t>
      </w:r>
      <w:r w:rsidR="00E959F4">
        <w:rPr>
          <w:bCs/>
        </w:rPr>
        <w:t xml:space="preserve">,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w:t>
      </w:r>
      <w:proofErr w:type="gramStart"/>
      <w:r w:rsidR="00DF651E" w:rsidRPr="009C7E6C">
        <w:rPr>
          <w:bCs/>
          <w:color w:val="000000" w:themeColor="text1"/>
        </w:rPr>
        <w:t>consider</w:t>
      </w:r>
      <w:proofErr w:type="gramEnd"/>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56913E84"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different </w:t>
      </w:r>
      <w:r w:rsidR="00380C10">
        <w:rPr>
          <w:bCs/>
        </w:rPr>
        <w:t xml:space="preserve">lockdown and unlock </w:t>
      </w:r>
      <w:r>
        <w:rPr>
          <w:bCs/>
        </w:rPr>
        <w:t xml:space="preserve">stages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 xml:space="preserve">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05456A"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5088597" w14:textId="1B551B10" w:rsidR="002E47D9"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For cumulative reported deaths, we compute Rel-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w:t>
      </w:r>
      <w:r w:rsidR="00271EA0">
        <w:rPr>
          <w:bCs/>
        </w:rPr>
        <w:lastRenderedPageBreak/>
        <w:t xml:space="preserve">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 xml:space="preserve">on three specific dates – October 31, November 30 and December 31 in </w:t>
      </w:r>
      <w:r w:rsidR="002E47D9" w:rsidRPr="007A6430">
        <w:rPr>
          <w:i/>
        </w:rPr>
        <w:t>Table 4</w:t>
      </w:r>
      <w:r w:rsidR="002E47D9">
        <w:rPr>
          <w:bCs/>
        </w:rPr>
        <w:t>.</w:t>
      </w:r>
      <w:r w:rsidR="00F379AD">
        <w:rPr>
          <w:bCs/>
        </w:rPr>
        <w:t xml:space="preserve"> The table also includes projected </w:t>
      </w:r>
      <w:r w:rsidR="00E219C7">
        <w:rPr>
          <w:bCs/>
        </w:rPr>
        <w:t xml:space="preserve">cumulative </w:t>
      </w:r>
      <w:r w:rsidR="00F379AD">
        <w:rPr>
          <w:bCs/>
        </w:rPr>
        <w:t>reported counts (which are available from all models under investigation apart from ICM) with 95% credible intervals for the three dates mentioned above.</w:t>
      </w: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18"/>
          <w:footerReference w:type="even" r:id="rId19"/>
          <w:footerReference w:type="default" r:id="rId20"/>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1C331DBB" w:rsidR="005A62EC" w:rsidRPr="009E32BC" w:rsidRDefault="005A62EC" w:rsidP="00487208">
      <w:pPr>
        <w:spacing w:line="480" w:lineRule="auto"/>
        <w:jc w:val="both"/>
        <w:rPr>
          <w:b/>
          <w:i/>
          <w:iCs/>
        </w:rPr>
      </w:pPr>
      <w:r w:rsidRPr="009E32BC">
        <w:rPr>
          <w:b/>
          <w:i/>
          <w:iCs/>
        </w:rPr>
        <w:t xml:space="preserve">3.1. </w:t>
      </w:r>
      <w:r w:rsidR="008B5F20" w:rsidRPr="009E32BC">
        <w:rPr>
          <w:b/>
          <w:i/>
          <w:iCs/>
        </w:rPr>
        <w:t>Estimation of</w:t>
      </w:r>
      <w:r w:rsidR="004376FD">
        <w:rPr>
          <w:b/>
          <w:i/>
          <w:iCs/>
        </w:rPr>
        <w:t xml:space="preserve"> the</w:t>
      </w:r>
      <w:r w:rsidR="008B5F20" w:rsidRPr="009E32BC">
        <w:rPr>
          <w:b/>
          <w:i/>
          <w:iCs/>
        </w:rPr>
        <w:t xml:space="preserve">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543D2702" w:rsidR="003668A4" w:rsidRPr="00380C10" w:rsidRDefault="00152802" w:rsidP="00487208">
      <w:pPr>
        <w:spacing w:line="480" w:lineRule="auto"/>
        <w:jc w:val="both"/>
        <w:rPr>
          <w:bCs/>
        </w:rPr>
      </w:pPr>
      <w:r w:rsidRPr="009E32BC">
        <w:rPr>
          <w:bCs/>
        </w:rPr>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9E42AF">
        <w:rPr>
          <w:bCs/>
        </w:rPr>
        <w:t>eSIR</w:t>
      </w:r>
      <w:proofErr w:type="spellEnd"/>
      <w:r w:rsidRPr="009E42AF">
        <w:rPr>
          <w:bCs/>
        </w:rPr>
        <w:t xml:space="preserve"> model returns a mean value </w:t>
      </w:r>
      <w:r w:rsidRPr="009E42AF">
        <w:rPr>
          <w:bCs/>
        </w:rPr>
        <w:lastRenderedPageBreak/>
        <w:t xml:space="preserve">of 2.08 (95% </w:t>
      </w:r>
      <w:r w:rsidR="009E42AF" w:rsidRPr="009E42AF">
        <w:rPr>
          <w:bCs/>
        </w:rPr>
        <w:t>credible interval</w:t>
      </w:r>
      <w:r w:rsidRPr="009E42AF">
        <w:rPr>
          <w:bCs/>
        </w:rPr>
        <w:t>: 1.41</w:t>
      </w:r>
      <w:r w:rsidR="00FD2ED4" w:rsidRPr="009E42AF">
        <w:rPr>
          <w:bCs/>
        </w:rPr>
        <w:t xml:space="preserve">– </w:t>
      </w:r>
      <w:r w:rsidRPr="009E42AF">
        <w:rPr>
          <w:bCs/>
        </w:rPr>
        <w:t>2.</w:t>
      </w:r>
      <w:r w:rsidR="00B236B9" w:rsidRPr="009E42AF">
        <w:rPr>
          <w:bCs/>
        </w:rPr>
        <w:t>1</w:t>
      </w:r>
      <w:r w:rsidRPr="009E42AF">
        <w:rPr>
          <w:bCs/>
        </w:rPr>
        <w:t xml:space="preserve">2) over the entire </w:t>
      </w:r>
      <w:r w:rsidR="009E32BC" w:rsidRPr="009E42AF">
        <w:rPr>
          <w:bCs/>
        </w:rPr>
        <w:t>training</w:t>
      </w:r>
      <w:r w:rsidRPr="009E42AF">
        <w:rPr>
          <w:bCs/>
        </w:rPr>
        <w:t xml:space="preserve"> period. </w:t>
      </w:r>
      <w:r w:rsidR="009E42AF">
        <w:rPr>
          <w:bCs/>
        </w:rPr>
        <w:t xml:space="preserve">Factoring in different levels of government interventions which modified transmission dynamics during lockdown, we get period specific estimates ranging from 2.12 (1.44 – 2.16) in lockdown phase 1, which drops to 1.48 (1.00 – 1.51) in lockdown phase 2 and then reports a steady decline over the subsequent lockdown and unlock phases.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w:t>
      </w:r>
      <m:oMath>
        <m:r>
          <w:rPr>
            <w:rFonts w:ascii="Cambria Math" w:hAnsi="Cambria Math"/>
          </w:rPr>
          <m:t>R</m:t>
        </m:r>
        <m:d>
          <m:dPr>
            <m:ctrlPr>
              <w:rPr>
                <w:rFonts w:ascii="Cambria Math" w:hAnsi="Cambria Math"/>
                <w:bCs/>
                <w:i/>
              </w:rPr>
            </m:ctrlPr>
          </m:dPr>
          <m:e>
            <m:r>
              <w:rPr>
                <w:rFonts w:ascii="Cambria Math" w:hAnsi="Cambria Math"/>
              </w:rPr>
              <m:t>t</m:t>
            </m:r>
          </m:e>
        </m:d>
      </m:oMath>
      <w:r w:rsidR="00380C10">
        <w:rPr>
          <w:bCs/>
        </w:rPr>
        <w:t xml:space="preserve"> </w:t>
      </w:r>
      <w:r w:rsidR="006957CE" w:rsidRPr="0060463C">
        <w:rPr>
          <w:bCs/>
        </w:rPr>
        <w:t xml:space="preserve">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 xml:space="preserve">– </w:t>
      </w:r>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lastRenderedPageBreak/>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31B0A61E" w:rsidR="001F4FBD" w:rsidRPr="007A3BF4" w:rsidRDefault="00004FFA" w:rsidP="00487208">
      <w:pPr>
        <w:spacing w:line="480" w:lineRule="auto"/>
        <w:jc w:val="both"/>
        <w:rPr>
          <w:b/>
        </w:rPr>
      </w:pPr>
      <w:r w:rsidRPr="007A3BF4">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w:t>
      </w:r>
      <w:r w:rsidR="00FE65F4" w:rsidRPr="007A3BF4">
        <w:rPr>
          <w:i/>
          <w:iCs/>
        </w:rPr>
        <w:lastRenderedPageBreak/>
        <w:t>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xml:space="preserve">, followed by ICM (Rel-MSPE: </w:t>
      </w:r>
      <w:r w:rsidR="00380C10">
        <w:t>3.</w:t>
      </w:r>
      <w:r w:rsidR="00074E3E">
        <w:t>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w:t>
      </w:r>
      <w:r w:rsidR="00380C10">
        <w:t xml:space="preserve">(from best to worst) </w:t>
      </w:r>
      <w:r w:rsidR="00C44C7E" w:rsidRPr="007A3BF4">
        <w:t>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0622D95F" w14:textId="6E5420C6" w:rsidR="00DD25DB"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E466C5">
        <w:t>Fu</w:t>
      </w:r>
      <w:r w:rsidR="004A25FF" w:rsidRPr="00E466C5">
        <w:t>r</w:t>
      </w:r>
      <w:r w:rsidR="0022784D" w:rsidRPr="00E466C5">
        <w:t xml:space="preserve">ther, </w:t>
      </w:r>
      <w:r w:rsidRPr="00E466C5">
        <w:t xml:space="preserve">we observe that the </w:t>
      </w:r>
      <w:r w:rsidR="00CF3606" w:rsidRPr="00E466C5">
        <w:t>SAPHIRE</w:t>
      </w:r>
      <w:r w:rsidRPr="00E466C5">
        <w:t xml:space="preserve"> model projects the maximum count of </w:t>
      </w:r>
      <w:r w:rsidR="00E466C5">
        <w:t xml:space="preserve">total </w:t>
      </w:r>
      <w:r w:rsidR="004942CB" w:rsidRPr="00E466C5">
        <w:t xml:space="preserve">cumulative </w:t>
      </w:r>
      <w:r w:rsidR="00CF3606" w:rsidRPr="00E466C5">
        <w:t>cases</w:t>
      </w:r>
      <w:r w:rsidRPr="00E466C5">
        <w:t xml:space="preserve"> on </w:t>
      </w:r>
      <w:r w:rsidR="00C27217" w:rsidRPr="00E466C5">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w:t>
      </w:r>
      <w:r w:rsidR="00E466C5">
        <w:t xml:space="preserve"> </w:t>
      </w:r>
      <w:r w:rsidR="00CF3606" w:rsidRPr="00CF3606">
        <w:t>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approximately </w:t>
      </w:r>
      <w:r w:rsidR="00380C10">
        <w:t xml:space="preserve">equal </w:t>
      </w:r>
      <w:r w:rsidR="00CF3606" w:rsidRPr="00CF3606">
        <w:t>3</w:t>
      </w:r>
      <w:r w:rsidR="00074E3E">
        <w:t>.</w:t>
      </w:r>
      <w:r w:rsidR="00DD25DB" w:rsidRPr="00DD25DB">
        <w:rPr>
          <w:color w:val="000000" w:themeColor="text1"/>
        </w:rPr>
        <w:t xml:space="preserve"> </w:t>
      </w:r>
    </w:p>
    <w:p w14:paraId="79DA646E" w14:textId="4046E423"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w:t>
      </w:r>
      <w:r w:rsidR="00637F01">
        <w:rPr>
          <w:b/>
          <w:bCs/>
          <w:i/>
          <w:iCs/>
          <w:color w:val="000000" w:themeColor="text1"/>
        </w:rPr>
        <w:t xml:space="preserve"> </w:t>
      </w:r>
      <w:r w:rsidR="004376FD">
        <w:rPr>
          <w:b/>
          <w:bCs/>
          <w:i/>
          <w:iCs/>
          <w:color w:val="000000" w:themeColor="text1"/>
        </w:rPr>
        <w:t xml:space="preserve">quantification </w:t>
      </w:r>
      <w:r w:rsidRPr="00CF3606">
        <w:rPr>
          <w:b/>
          <w:bCs/>
          <w:i/>
          <w:iCs/>
          <w:color w:val="000000" w:themeColor="text1"/>
        </w:rPr>
        <w:t>of estimates</w:t>
      </w:r>
      <w:r w:rsidR="004376FD">
        <w:rPr>
          <w:b/>
          <w:bCs/>
          <w:i/>
          <w:iCs/>
          <w:color w:val="000000" w:themeColor="text1"/>
        </w:rPr>
        <w:t xml:space="preserve"> and predictions</w:t>
      </w:r>
    </w:p>
    <w:p w14:paraId="1D89CCA3" w14:textId="09561FDE" w:rsidR="00E219C7" w:rsidRPr="007A6430" w:rsidRDefault="00CF3606" w:rsidP="00487208">
      <w:pPr>
        <w:spacing w:line="480" w:lineRule="auto"/>
        <w:jc w:val="both"/>
        <w:rPr>
          <w:i/>
        </w:rPr>
      </w:pPr>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For 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lastRenderedPageBreak/>
        <w:t>eSIR</w:t>
      </w:r>
      <w:proofErr w:type="spellEnd"/>
      <w:r w:rsidR="00074E3E">
        <w:rPr>
          <w:color w:val="000000" w:themeColor="text1"/>
        </w:rPr>
        <w:t>.</w:t>
      </w:r>
      <w:r w:rsidR="00DD25DB">
        <w:rPr>
          <w:color w:val="000000" w:themeColor="text1"/>
        </w:rPr>
        <w:t xml:space="preserve"> </w:t>
      </w:r>
      <w:r w:rsidR="00637F01" w:rsidRPr="00CF3606">
        <w:t xml:space="preserve">From </w:t>
      </w:r>
      <w:r w:rsidR="00637F01" w:rsidRPr="00CF3606">
        <w:rPr>
          <w:i/>
          <w:iCs/>
        </w:rPr>
        <w:t>Table 4</w:t>
      </w:r>
      <w:r w:rsidR="00637F01" w:rsidRPr="00CF3606">
        <w:t xml:space="preserve">, </w:t>
      </w:r>
      <w:r w:rsidR="00637F01">
        <w:t xml:space="preserve">we compare projections of reported cumulative cases for each model (apart from ICM which returns projections of cumulative total cases and not cumulative reported cases) and their associated prediction intervals on October 31, November 30 and December 31, 2020. On October 31, we observe 8.18 million cumulative reported cases, while the projections (in millions) from the baseline model are 8.71 (95% credible interval: 8.63 – 8.80), while </w:t>
      </w:r>
      <w:proofErr w:type="spellStart"/>
      <w:r w:rsidR="00637F01">
        <w:t>eSIR</w:t>
      </w:r>
      <w:proofErr w:type="spellEnd"/>
      <w:r w:rsidR="00637F01">
        <w:t xml:space="preserve"> yields 8.35 (7.19 – 9.60), SAPHIRE returns 8.17 (7.90 – 8.52) and SEIR-</w:t>
      </w:r>
      <w:proofErr w:type="spellStart"/>
      <w:r w:rsidR="00637F01">
        <w:t>fansy</w:t>
      </w:r>
      <w:proofErr w:type="spellEnd"/>
      <w:r w:rsidR="00637F01">
        <w:t xml:space="preserve"> projects 8.51 (8.18 – 8.85) million cases. </w:t>
      </w:r>
      <w:r w:rsidR="00E219C7">
        <w:t>We do not present our projections for November 30 and December 31, 2020 here in the interest of conciseness.</w:t>
      </w:r>
    </w:p>
    <w:p w14:paraId="47BEB7B6" w14:textId="77777777" w:rsidR="00E219C7" w:rsidRPr="007A6430" w:rsidRDefault="00E219C7" w:rsidP="00487208">
      <w:pPr>
        <w:spacing w:line="480" w:lineRule="auto"/>
        <w:jc w:val="both"/>
        <w:rPr>
          <w:i/>
        </w:rPr>
      </w:pPr>
    </w:p>
    <w:p w14:paraId="6153E851" w14:textId="56DAA8C7"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 xml:space="preserve">significantly change the broad conclusions. It is undeniable that the exact predicted case counts are sensitive to the choice of priors, but with new data coming in over a longer </w:t>
      </w:r>
      <w:r>
        <w:rPr>
          <w:color w:val="000000"/>
        </w:rPr>
        <w:lastRenderedPageBreak/>
        <w:t>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7418D641"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w:t>
      </w:r>
      <w:r w:rsidR="00DD25DB" w:rsidRPr="00DD25DB">
        <w:t>The estimated ascertainment rates were positively correlated with the specified ascertainment rate in the initial state while the under-reported factors were negatively associated with initial ascertainment. The estimated under-reported factor o</w:t>
      </w:r>
      <w:r w:rsidR="00DD25DB">
        <w:t xml:space="preserve">n </w:t>
      </w:r>
      <w:r w:rsidR="00DD25DB" w:rsidRPr="00DD25DB">
        <w:t>October 31</w:t>
      </w:r>
      <w:r w:rsidR="00DD25DB">
        <w:t xml:space="preserve"> (see Table 4)</w:t>
      </w:r>
      <w:r w:rsidR="00DD25DB" w:rsidRPr="00DD25DB">
        <w:t xml:space="preserve"> decreases dramatically from 117 to 0.07 with the initial ascertainment rate increasing from 0.07 to 0.14</w:t>
      </w:r>
      <w:r w:rsidR="00DD25DB">
        <w:t>, with an initial ascertainment rate of 0.10 providing the best fit, which is presented in this article.</w:t>
      </w:r>
    </w:p>
    <w:p w14:paraId="0F37219B" w14:textId="461D6B64" w:rsidR="005E784F" w:rsidRDefault="005E784F" w:rsidP="00B938BB">
      <w:pPr>
        <w:spacing w:line="480" w:lineRule="auto"/>
        <w:jc w:val="both"/>
        <w:rPr>
          <w:rFonts w:cstheme="minorHAnsi"/>
        </w:rPr>
      </w:pPr>
      <w:r>
        <w:rPr>
          <w:rFonts w:cstheme="minorHAnsi"/>
        </w:rPr>
        <w:lastRenderedPageBreak/>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xml:space="preserve">. For other states, the predicted reported cases came out to be </w:t>
      </w:r>
      <w:r>
        <w:lastRenderedPageBreak/>
        <w:t>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2038A30B" w14:textId="267D242F" w:rsidR="00DD25DB" w:rsidRDefault="00B043B8" w:rsidP="00DD25DB">
      <w:pPr>
        <w:spacing w:line="480" w:lineRule="auto"/>
        <w:jc w:val="both"/>
        <w:rPr>
          <w:color w:val="000000" w:themeColor="text1"/>
        </w:rPr>
      </w:pPr>
      <w:r w:rsidRPr="00BE544A">
        <w:rPr>
          <w:color w:val="000000" w:themeColor="text1"/>
        </w:rPr>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xml:space="preserve">. Our findings </w:t>
      </w:r>
      <w:r w:rsidR="00380C10">
        <w:rPr>
          <w:color w:val="000000" w:themeColor="text1"/>
        </w:rPr>
        <w:t xml:space="preserve">in terms of estimates of </w:t>
      </w:r>
      <m:oMath>
        <m:r>
          <w:rPr>
            <w:rFonts w:ascii="Cambria Math" w:hAnsi="Cambria Math"/>
            <w:color w:val="000000" w:themeColor="text1"/>
          </w:rPr>
          <m:t>R</m:t>
        </m:r>
        <m:d>
          <m:dPr>
            <m:ctrlPr>
              <w:rPr>
                <w:rFonts w:ascii="Cambria Math" w:hAnsi="Cambria Math"/>
                <w:i/>
                <w:color w:val="000000" w:themeColor="text1"/>
              </w:rPr>
            </m:ctrlPr>
          </m:dPr>
          <m:e>
            <m:r>
              <w:rPr>
                <w:rFonts w:ascii="Cambria Math" w:hAnsi="Cambria Math"/>
                <w:color w:val="000000" w:themeColor="text1"/>
              </w:rPr>
              <m:t>t</m:t>
            </m:r>
          </m:e>
        </m:d>
      </m:oMath>
      <w:r w:rsidR="00380C10">
        <w:rPr>
          <w:color w:val="000000" w:themeColor="text1"/>
        </w:rPr>
        <w:t xml:space="preserve"> </w:t>
      </w:r>
      <w:r w:rsidR="00956842">
        <w:rPr>
          <w:color w:val="000000" w:themeColor="text1"/>
        </w:rPr>
        <w:t xml:space="preserve">are reflective of the national and stat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xml:space="preserve">. </w:t>
      </w:r>
      <w:r w:rsidR="00DD25DB">
        <w:rPr>
          <w:color w:val="000000" w:themeColor="text1"/>
        </w:rPr>
        <w:t xml:space="preserve">We note from </w:t>
      </w:r>
      <w:r w:rsidR="00DD25DB" w:rsidRPr="00DD25DB">
        <w:rPr>
          <w:i/>
          <w:iCs/>
          <w:color w:val="000000" w:themeColor="text1"/>
        </w:rPr>
        <w:t>Table 4</w:t>
      </w:r>
      <w:r w:rsidR="00DD25DB">
        <w:rPr>
          <w:i/>
          <w:iCs/>
          <w:color w:val="000000" w:themeColor="text1"/>
        </w:rPr>
        <w:t xml:space="preserve"> </w:t>
      </w:r>
      <w:r w:rsidR="00DD25DB">
        <w:rPr>
          <w:color w:val="000000" w:themeColor="text1"/>
        </w:rPr>
        <w:t xml:space="preserve">that the underreporting factor from </w:t>
      </w:r>
      <w:r w:rsidR="00380C10">
        <w:rPr>
          <w:color w:val="000000" w:themeColor="text1"/>
        </w:rPr>
        <w:t>SAPHIRE</w:t>
      </w:r>
      <w:r w:rsidR="00DD25DB">
        <w:rPr>
          <w:color w:val="000000" w:themeColor="text1"/>
        </w:rPr>
        <w:t xml:space="preserve"> is much higher than those reported by SEIR-</w:t>
      </w:r>
      <w:proofErr w:type="spellStart"/>
      <w:r w:rsidR="00DD25DB">
        <w:rPr>
          <w:color w:val="000000" w:themeColor="text1"/>
        </w:rPr>
        <w:t>fansy</w:t>
      </w:r>
      <w:proofErr w:type="spellEnd"/>
      <w:r w:rsidR="00DD25DB">
        <w:rPr>
          <w:color w:val="000000" w:themeColor="text1"/>
        </w:rPr>
        <w:t xml:space="preserve"> and ICM. This may be attributed to the fact that</w:t>
      </w:r>
      <w:r w:rsidR="00DD25DB" w:rsidRPr="00DD25DB">
        <w:t xml:space="preserve"> SEIR-</w:t>
      </w:r>
      <w:proofErr w:type="spellStart"/>
      <w:r w:rsidR="00DD25DB" w:rsidRPr="00DD25DB">
        <w:t>fansy</w:t>
      </w:r>
      <w:proofErr w:type="spellEnd"/>
      <w:r w:rsidR="00DD25DB" w:rsidRPr="00DD25DB">
        <w:t xml:space="preserve"> and ICM both fit daily reported deaths with a </w:t>
      </w:r>
      <w:r w:rsidR="00DD25DB">
        <w:t>p</w:t>
      </w:r>
      <w:r w:rsidR="00DD25DB" w:rsidRPr="00DD25DB">
        <w:t xml:space="preserve">re-specified death rate </w:t>
      </w:r>
      <w:r w:rsidR="00DD25DB">
        <w:t>(</w:t>
      </w:r>
      <w:r w:rsidR="00DD25DB" w:rsidRPr="00DD25DB">
        <w:t xml:space="preserve">which </w:t>
      </w:r>
      <w:r w:rsidR="00DD25DB">
        <w:t>is</w:t>
      </w:r>
      <w:r w:rsidR="00DD25DB" w:rsidRPr="00DD25DB">
        <w:t xml:space="preserve"> </w:t>
      </w:r>
      <w:r w:rsidR="00DD25DB">
        <w:t>higher</w:t>
      </w:r>
      <w:r w:rsidR="00DD25DB" w:rsidRPr="00DD25DB">
        <w:t xml:space="preserve"> than that for unreported cases</w:t>
      </w:r>
      <w:r w:rsidR="00DD25DB">
        <w:t>)</w:t>
      </w:r>
      <w:r w:rsidR="00DD25DB" w:rsidRPr="00DD25DB">
        <w:t>, SAPHIRE d</w:t>
      </w:r>
      <w:r w:rsidR="00DD25DB">
        <w:t>oes</w:t>
      </w:r>
      <w:r w:rsidR="00DD25DB" w:rsidRPr="00DD25DB">
        <w:t xml:space="preserve"> not include daily reported death</w:t>
      </w:r>
      <w:r w:rsidR="00DD25DB">
        <w:t xml:space="preserve"> counts</w:t>
      </w:r>
      <w:r w:rsidR="00DD25DB" w:rsidRPr="00DD25DB">
        <w:t xml:space="preserve"> in the likelihood function. </w:t>
      </w:r>
      <w:r w:rsidR="00DD25DB">
        <w:t>Additionally</w:t>
      </w:r>
      <w:r w:rsidR="00DD25DB" w:rsidRPr="00DD25DB">
        <w:t>, SEIR-</w:t>
      </w:r>
      <w:proofErr w:type="spellStart"/>
      <w:r w:rsidR="00DD25DB" w:rsidRPr="00DD25DB">
        <w:t>fansy</w:t>
      </w:r>
      <w:proofErr w:type="spellEnd"/>
      <w:r w:rsidR="00DD25DB" w:rsidRPr="00DD25DB">
        <w:t xml:space="preserve"> also considered the false positive/negative rates of tests and the selection bias in testing, which also contribute to </w:t>
      </w:r>
      <w:r w:rsidR="00DD25DB">
        <w:t xml:space="preserve">more accurate </w:t>
      </w:r>
      <w:r w:rsidR="00DD25DB" w:rsidRPr="00DD25DB">
        <w:t>unreported case</w:t>
      </w:r>
      <w:r w:rsidR="00DD25DB">
        <w:t xml:space="preserve"> projections</w:t>
      </w:r>
      <w:r w:rsidR="00DD25DB" w:rsidRPr="00DD25DB">
        <w:t xml:space="preserve"> along with untested infectious case</w:t>
      </w:r>
      <w:r w:rsidR="00DD25DB">
        <w:t xml:space="preserve"> counts</w:t>
      </w:r>
      <w:r w:rsidR="00DD25DB" w:rsidRPr="00DD25DB">
        <w:t>.</w:t>
      </w:r>
      <w:r w:rsidR="00DD25DB">
        <w:t xml:space="preserve"> </w:t>
      </w:r>
      <w:r w:rsidRPr="00BE544A">
        <w:rPr>
          <w:color w:val="000000" w:themeColor="text1"/>
        </w:rPr>
        <w:t>With a comprehensive exposition and a single beta-testing case-study we hope this paper will be useful to understand the mathematical nuance and the differences in terms of deliverables for the models.</w:t>
      </w:r>
    </w:p>
    <w:p w14:paraId="6A5340AD" w14:textId="7A0B9DAD" w:rsidR="00D90E23" w:rsidRDefault="00B043B8" w:rsidP="00DD25DB">
      <w:pPr>
        <w:spacing w:line="480" w:lineRule="auto"/>
        <w:jc w:val="both"/>
      </w:pPr>
      <w:r w:rsidRPr="00611EDA">
        <w:rPr>
          <w:color w:val="000000" w:themeColor="text1"/>
        </w:rPr>
        <w:lastRenderedPageBreak/>
        <w:t>There are several limitations to this work. First and foremost,</w:t>
      </w:r>
      <w:r w:rsidRPr="00611EDA">
        <w:t xml:space="preserve"> all model estimates are based on a scenario where we assumed no change in either interventions or behavior</w:t>
      </w:r>
      <w:r>
        <w:t xml:space="preserve"> of people</w:t>
      </w:r>
      <w:r w:rsidRPr="00611EDA">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w:t>
      </w:r>
      <w:r w:rsidR="00977499">
        <w:t xml:space="preserve">a </w:t>
      </w:r>
      <w:r w:rsidRPr="00611EDA">
        <w:t xml:space="preserve">vast amount of work that has been done in this area, </w:t>
      </w:r>
      <w:r w:rsidR="00BE544A">
        <w:t>including</w:t>
      </w:r>
      <w:r w:rsidRPr="00611EDA">
        <w:t xml:space="preserve"> models that incorporate age-specific contact network and spatiotemporal variation</w:t>
      </w:r>
      <w:r w:rsidR="00977499">
        <w:t xml:space="preserve"> </w:t>
      </w:r>
      <w:r w:rsidR="001417F6">
        <w:fldChar w:fldCharType="begin"/>
      </w:r>
      <w:r w:rsidR="00956842">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fldChar w:fldCharType="separate"/>
      </w:r>
      <w:r w:rsidR="00956842">
        <w:rPr>
          <w:noProof/>
        </w:rPr>
        <w:t>(11,68)</w:t>
      </w:r>
      <w:r w:rsidR="001417F6">
        <w:fldChar w:fldCharType="end"/>
      </w:r>
      <w:r w:rsidR="001417F6">
        <w:t>.</w:t>
      </w:r>
      <w:r w:rsidR="004376FD">
        <w:t xml:space="preserve"> Third, we have not tested the models for predicting the oscillatory growth and decay behavior of the virus incidence curve, in particular, predicting the second wave. </w:t>
      </w:r>
      <w:r w:rsidR="001417F6">
        <w:t xml:space="preserve"> </w:t>
      </w:r>
      <w:r w:rsidRPr="00611EDA">
        <w:t xml:space="preserve">Finally, an extensive simulation study would be the best way to assess the models under different </w:t>
      </w:r>
      <w:r w:rsidR="00186DB1" w:rsidRPr="00611EDA">
        <w:t>scenario</w:t>
      </w:r>
      <w:r w:rsidR="00186DB1">
        <w:t>s,</w:t>
      </w:r>
      <w:r w:rsidRPr="00611EDA">
        <w:t xml:space="preserve"> but we have restricted our attention to India. </w:t>
      </w:r>
    </w:p>
    <w:p w14:paraId="684A946C" w14:textId="77777777" w:rsidR="00DD25DB" w:rsidRDefault="00DD25DB" w:rsidP="00DD25DB">
      <w:pPr>
        <w:spacing w:line="480" w:lineRule="auto"/>
        <w:jc w:val="both"/>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F760401" w14:textId="5A249EFB" w:rsidR="00B043B8" w:rsidRPr="007A6430" w:rsidRDefault="00487208" w:rsidP="00190B54">
      <w:pPr>
        <w:spacing w:line="480" w:lineRule="auto"/>
        <w:jc w:val="both"/>
        <w:rPr>
          <w:i/>
          <w:color w:val="000000" w:themeColor="text1"/>
        </w:rPr>
      </w:pPr>
      <w:r>
        <w:t>SMAPE: Symmetric mean absolute prediction error</w:t>
      </w: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47FE6C81"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1E5903">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December 31</w:t>
      </w:r>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2DCF7A97"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9E42AF">
              <w:rPr>
                <w:b/>
                <w:bCs/>
                <w:sz w:val="18"/>
                <w:szCs w:val="18"/>
              </w:rPr>
              <w:t>eSIR</w:t>
            </w:r>
            <w:proofErr w:type="spellEnd"/>
          </w:p>
        </w:tc>
        <w:tc>
          <w:tcPr>
            <w:tcW w:w="674" w:type="pct"/>
            <w:vAlign w:val="center"/>
          </w:tcPr>
          <w:p w14:paraId="172CFD53" w14:textId="7109C7CB"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9E42AF" w:rsidRPr="009E42AF">
              <w:rPr>
                <w:b/>
                <w:bCs/>
                <w:sz w:val="18"/>
                <w:szCs w:val="18"/>
                <w:vertAlign w:val="superscript"/>
              </w:rPr>
              <w:t>b</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5B3273E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9E42AF" w:rsidRPr="009E42AF">
              <w:rPr>
                <w:b/>
                <w:bCs/>
                <w:sz w:val="18"/>
                <w:szCs w:val="18"/>
                <w:vertAlign w:val="superscript"/>
              </w:rPr>
              <w:t>c</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w:t>
            </w:r>
            <w:proofErr w:type="spellStart"/>
            <w:r w:rsidRPr="009B3721">
              <w:rPr>
                <w:sz w:val="18"/>
                <w:szCs w:val="18"/>
              </w:rPr>
              <w:t>C</w:t>
            </w:r>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0DAD42E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2.12</w:t>
            </w:r>
          </w:p>
          <w:p w14:paraId="19E4A202" w14:textId="62AC7910" w:rsidR="009E42AF"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1.44, 2.16]</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4875F7F"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1.48</w:t>
            </w:r>
          </w:p>
          <w:p w14:paraId="5A1CC563" w14:textId="1DEC7780"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1</w:t>
            </w:r>
            <w:r>
              <w:rPr>
                <w:sz w:val="18"/>
                <w:szCs w:val="18"/>
              </w:rPr>
              <w:t>.00</w:t>
            </w:r>
            <w:r w:rsidRPr="009E42AF">
              <w:rPr>
                <w:sz w:val="18"/>
                <w:szCs w:val="18"/>
              </w:rPr>
              <w:t>, 1.51]</w:t>
            </w: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3030F83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7</w:t>
            </w:r>
          </w:p>
          <w:p w14:paraId="25321D2B" w14:textId="00C567E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9, 0.89]</w:t>
            </w: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48640756"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89</w:t>
            </w:r>
          </w:p>
          <w:p w14:paraId="0A67D679" w14:textId="24AAD2C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61, 0.91]</w:t>
            </w: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239DDBA8"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85</w:t>
            </w:r>
          </w:p>
          <w:p w14:paraId="291A93C2" w14:textId="5AAFC17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8, 0.87]</w:t>
            </w: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3FE7EB9A"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77</w:t>
            </w:r>
          </w:p>
          <w:p w14:paraId="4F4D4F4C" w14:textId="4F350404"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52, 0.78]</w:t>
            </w: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5B2A9C3E"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79</w:t>
            </w:r>
          </w:p>
          <w:p w14:paraId="00FEFD18" w14:textId="705DD7BF"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54, 0.81]</w:t>
            </w: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9E42AF">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shd w:val="clear" w:color="auto" w:fill="FFFFFF" w:themeFill="background1"/>
            <w:vAlign w:val="center"/>
          </w:tcPr>
          <w:p w14:paraId="520D6C6E" w14:textId="77777777" w:rsidR="009E42AF"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42AF">
              <w:rPr>
                <w:sz w:val="18"/>
                <w:szCs w:val="18"/>
              </w:rPr>
              <w:t>0.69</w:t>
            </w:r>
          </w:p>
          <w:p w14:paraId="082A0AB1" w14:textId="0FCD4CF1" w:rsidR="00997C55" w:rsidRPr="00D50FCC" w:rsidRDefault="009E42AF"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E42AF">
              <w:rPr>
                <w:sz w:val="18"/>
                <w:szCs w:val="18"/>
              </w:rPr>
              <w:t>[0.47, 0.7]</w:t>
            </w: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9E42AF">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shd w:val="clear" w:color="auto" w:fill="FFFFFF" w:themeFill="background1"/>
            <w:vAlign w:val="center"/>
          </w:tcPr>
          <w:p w14:paraId="414D3784" w14:textId="77777777" w:rsidR="009E42AF"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42AF">
              <w:rPr>
                <w:sz w:val="18"/>
                <w:szCs w:val="18"/>
              </w:rPr>
              <w:t>0.67</w:t>
            </w:r>
          </w:p>
          <w:p w14:paraId="0C66E3A7" w14:textId="100595B7" w:rsidR="00997C55" w:rsidRPr="00D50FCC" w:rsidRDefault="009E42AF"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42AF">
              <w:rPr>
                <w:sz w:val="18"/>
                <w:szCs w:val="18"/>
              </w:rPr>
              <w:t>[0.45, 0.68]</w:t>
            </w: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5B9B2A61"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009E42AF" w:rsidRPr="009E42AF">
              <w:rPr>
                <w:sz w:val="18"/>
                <w:szCs w:val="18"/>
                <w:vertAlign w:val="superscript"/>
              </w:rPr>
              <w:t>d</w:t>
            </w:r>
            <w:r w:rsidRPr="009E42AF">
              <w:rPr>
                <w:sz w:val="18"/>
                <w:szCs w:val="18"/>
                <w:vertAlign w:val="superscript"/>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1CB9011F" w14:textId="77777777" w:rsidR="009E42AF"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6508E708" w14:textId="4962B5EB" w:rsidR="009E42AF" w:rsidRDefault="009E42AF" w:rsidP="00BA793A">
      <w:pPr>
        <w:pStyle w:val="Caption"/>
        <w:spacing w:line="240" w:lineRule="auto"/>
        <w:contextualSpacing/>
        <w:rPr>
          <w:sz w:val="18"/>
          <w:szCs w:val="18"/>
        </w:rPr>
      </w:pPr>
      <w:proofErr w:type="spellStart"/>
      <w:r>
        <w:rPr>
          <w:sz w:val="18"/>
          <w:szCs w:val="18"/>
          <w:vertAlign w:val="superscript"/>
        </w:rPr>
        <w:t>b</w:t>
      </w:r>
      <w:r w:rsidR="00BA793A">
        <w:rPr>
          <w:sz w:val="18"/>
          <w:szCs w:val="18"/>
        </w:rPr>
        <w:t>The</w:t>
      </w:r>
      <w:proofErr w:type="spellEnd"/>
      <w:r w:rsidR="00BA793A">
        <w:rPr>
          <w:sz w:val="18"/>
          <w:szCs w:val="18"/>
        </w:rPr>
        <w:t xml:space="preserve"> SAPHIRE model does not return</w:t>
      </w:r>
      <w:r w:rsidR="00BA793A" w:rsidRPr="00BA793A">
        <w:rPr>
          <w:sz w:val="18"/>
          <w:szCs w:val="18"/>
        </w:rPr>
        <w:t xml:space="preserve"> </w:t>
      </w:r>
      <w:r w:rsidR="00BA793A">
        <w:rPr>
          <w:sz w:val="18"/>
          <w:szCs w:val="18"/>
        </w:rPr>
        <w:t>projections of active reported cases or cumulative reported deaths</w:t>
      </w:r>
      <w:r>
        <w:rPr>
          <w:sz w:val="18"/>
          <w:szCs w:val="18"/>
        </w:rPr>
        <w:t>.</w:t>
      </w:r>
    </w:p>
    <w:p w14:paraId="3E62DD7C" w14:textId="7384487D" w:rsidR="00BA793A" w:rsidRDefault="009E42AF" w:rsidP="00BA793A">
      <w:pPr>
        <w:pStyle w:val="Caption"/>
        <w:spacing w:line="240" w:lineRule="auto"/>
        <w:contextualSpacing/>
        <w:rPr>
          <w:sz w:val="18"/>
          <w:szCs w:val="18"/>
        </w:rPr>
      </w:pPr>
      <w:proofErr w:type="spellStart"/>
      <w:r>
        <w:rPr>
          <w:sz w:val="18"/>
          <w:szCs w:val="18"/>
          <w:vertAlign w:val="superscript"/>
        </w:rPr>
        <w:t>c</w:t>
      </w:r>
      <w:r w:rsidR="00BA793A">
        <w:rPr>
          <w:sz w:val="18"/>
          <w:szCs w:val="18"/>
        </w:rPr>
        <w:t>The</w:t>
      </w:r>
      <w:proofErr w:type="spellEnd"/>
      <w:r w:rsidR="00BA793A">
        <w:rPr>
          <w:sz w:val="18"/>
          <w:szCs w:val="18"/>
        </w:rPr>
        <w:t xml:space="preserve"> ICM model does not return</w:t>
      </w:r>
      <w:r w:rsidR="00BA793A" w:rsidRPr="00BA793A">
        <w:rPr>
          <w:sz w:val="18"/>
          <w:szCs w:val="18"/>
        </w:rPr>
        <w:t xml:space="preserve"> </w:t>
      </w:r>
      <w:r w:rsidR="00BA793A">
        <w:rPr>
          <w:sz w:val="18"/>
          <w:szCs w:val="18"/>
        </w:rPr>
        <w:t xml:space="preserve">projections of </w:t>
      </w:r>
      <w:r w:rsidR="001417F6">
        <w:rPr>
          <w:sz w:val="18"/>
          <w:szCs w:val="18"/>
        </w:rPr>
        <w:t>active or cumulative reported cases.</w:t>
      </w:r>
    </w:p>
    <w:p w14:paraId="6151461F" w14:textId="3ED696C4" w:rsidR="00BA793A" w:rsidRPr="007204B3" w:rsidRDefault="009E42AF" w:rsidP="00BA793A">
      <w:pPr>
        <w:pStyle w:val="Caption"/>
        <w:spacing w:line="240" w:lineRule="auto"/>
        <w:contextualSpacing/>
        <w:rPr>
          <w:sz w:val="18"/>
          <w:szCs w:val="18"/>
        </w:rPr>
      </w:pPr>
      <w:proofErr w:type="spellStart"/>
      <w:r>
        <w:rPr>
          <w:sz w:val="18"/>
          <w:szCs w:val="18"/>
          <w:vertAlign w:val="superscript"/>
        </w:rPr>
        <w:t>d</w:t>
      </w:r>
      <w:r w:rsidR="007204B3">
        <w:rPr>
          <w:sz w:val="18"/>
          <w:szCs w:val="18"/>
        </w:rPr>
        <w:t>We</w:t>
      </w:r>
      <w:proofErr w:type="spellEnd"/>
      <w:r w:rsidR="007204B3">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257DFC43" w:rsidR="006E456A" w:rsidRDefault="00E57613" w:rsidP="00E57613">
      <w:pPr>
        <w:pStyle w:val="Caption"/>
        <w:jc w:val="center"/>
        <w:rPr>
          <w:sz w:val="18"/>
          <w:szCs w:val="18"/>
        </w:rPr>
      </w:pPr>
      <w:r w:rsidRPr="00E57613">
        <w:rPr>
          <w:sz w:val="18"/>
          <w:szCs w:val="18"/>
        </w:rPr>
        <w:t>Table 4: Projecte</w:t>
      </w:r>
      <w:r w:rsidR="00F80D6F">
        <w:rPr>
          <w:sz w:val="18"/>
          <w:szCs w:val="18"/>
        </w:rPr>
        <w:t>d counts of reported cumulative cases and</w:t>
      </w:r>
      <w:r w:rsidRPr="00E57613">
        <w:rPr>
          <w:sz w:val="18"/>
          <w:szCs w:val="18"/>
        </w:rPr>
        <w:t xml:space="preserve"> total</w:t>
      </w:r>
      <w:r w:rsidRPr="00F1359C">
        <w:rPr>
          <w:sz w:val="18"/>
          <w:szCs w:val="18"/>
        </w:rPr>
        <w:t xml:space="preserve"> (sum of reported and unreported) counts of cases and deaths (cumulative) from the models</w:t>
      </w:r>
      <w:r w:rsidR="00F80D6F">
        <w:rPr>
          <w:sz w:val="18"/>
          <w:szCs w:val="18"/>
        </w:rPr>
        <w:t xml:space="preserve"> under comparison</w:t>
      </w:r>
    </w:p>
    <w:tbl>
      <w:tblPr>
        <w:tblStyle w:val="PlainTable1"/>
        <w:tblW w:w="14485" w:type="dxa"/>
        <w:tblLayout w:type="fixed"/>
        <w:tblLook w:val="04A0" w:firstRow="1" w:lastRow="0" w:firstColumn="1" w:lastColumn="0" w:noHBand="0" w:noVBand="1"/>
      </w:tblPr>
      <w:tblGrid>
        <w:gridCol w:w="1064"/>
        <w:gridCol w:w="1221"/>
        <w:gridCol w:w="3303"/>
        <w:gridCol w:w="3303"/>
        <w:gridCol w:w="5594"/>
      </w:tblGrid>
      <w:tr w:rsidR="00F80D6F" w14:paraId="0289D0A4" w14:textId="77777777" w:rsidTr="007A6430">
        <w:trPr>
          <w:cnfStyle w:val="100000000000" w:firstRow="1" w:lastRow="0" w:firstColumn="0" w:lastColumn="0" w:oddVBand="0" w:evenVBand="0" w:oddHBand="0"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4485" w:type="dxa"/>
            <w:gridSpan w:val="5"/>
            <w:vAlign w:val="center"/>
          </w:tcPr>
          <w:p w14:paraId="0DBC0EA0" w14:textId="73E2702E" w:rsidR="00F80D6F" w:rsidRDefault="00F80D6F" w:rsidP="00F80D6F">
            <w:pPr>
              <w:pStyle w:val="Caption"/>
              <w:spacing w:line="240" w:lineRule="auto"/>
              <w:contextualSpacing/>
              <w:jc w:val="center"/>
              <w:rPr>
                <w:sz w:val="20"/>
                <w:szCs w:val="20"/>
              </w:rPr>
            </w:pPr>
            <w:r w:rsidRPr="00F80D6F">
              <w:rPr>
                <w:sz w:val="20"/>
                <w:szCs w:val="20"/>
              </w:rPr>
              <w:t xml:space="preserve">Projected </w:t>
            </w:r>
            <w:r>
              <w:rPr>
                <w:sz w:val="20"/>
                <w:szCs w:val="20"/>
              </w:rPr>
              <w:t>cumulative reported</w:t>
            </w:r>
            <w:r w:rsidRPr="00F80D6F">
              <w:rPr>
                <w:sz w:val="20"/>
                <w:szCs w:val="20"/>
              </w:rPr>
              <w:t xml:space="preserve"> counts (95% </w:t>
            </w:r>
            <w:proofErr w:type="spellStart"/>
            <w:r w:rsidRPr="00F80D6F">
              <w:rPr>
                <w:sz w:val="20"/>
                <w:szCs w:val="20"/>
              </w:rPr>
              <w:t>CrI</w:t>
            </w:r>
            <w:proofErr w:type="spellEnd"/>
            <w:r w:rsidRPr="00F80D6F">
              <w:rPr>
                <w:sz w:val="20"/>
                <w:szCs w:val="20"/>
              </w:rPr>
              <w:t xml:space="preserve">) for specific dates in test </w:t>
            </w:r>
            <w:proofErr w:type="spellStart"/>
            <w:r w:rsidRPr="00F80D6F">
              <w:rPr>
                <w:sz w:val="20"/>
                <w:szCs w:val="20"/>
              </w:rPr>
              <w:t>period</w:t>
            </w:r>
            <w:r w:rsidRPr="00F80D6F">
              <w:rPr>
                <w:sz w:val="20"/>
                <w:szCs w:val="20"/>
                <w:vertAlign w:val="superscript"/>
              </w:rPr>
              <w:t>c</w:t>
            </w:r>
            <w:proofErr w:type="spellEnd"/>
          </w:p>
        </w:tc>
      </w:tr>
      <w:tr w:rsidR="00F80D6F" w14:paraId="4A0E2BB9"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Align w:val="center"/>
          </w:tcPr>
          <w:p w14:paraId="37731926" w14:textId="480A1393"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221" w:type="dxa"/>
            <w:vAlign w:val="center"/>
          </w:tcPr>
          <w:p w14:paraId="559887C4" w14:textId="6973ADCC"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Model</w:t>
            </w:r>
          </w:p>
        </w:tc>
        <w:tc>
          <w:tcPr>
            <w:tcW w:w="3303" w:type="dxa"/>
            <w:vAlign w:val="center"/>
          </w:tcPr>
          <w:p w14:paraId="3E0A0E66" w14:textId="15DF659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October 31, 2020</w:t>
            </w:r>
          </w:p>
        </w:tc>
        <w:tc>
          <w:tcPr>
            <w:tcW w:w="3303" w:type="dxa"/>
            <w:vAlign w:val="center"/>
          </w:tcPr>
          <w:p w14:paraId="22D74183" w14:textId="364A3790"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E80F14">
              <w:rPr>
                <w:b/>
                <w:bCs/>
                <w:sz w:val="20"/>
                <w:szCs w:val="20"/>
              </w:rPr>
              <w:t>November 30, 2020</w:t>
            </w:r>
          </w:p>
        </w:tc>
        <w:tc>
          <w:tcPr>
            <w:tcW w:w="5590" w:type="dxa"/>
            <w:vAlign w:val="center"/>
          </w:tcPr>
          <w:p w14:paraId="579D568C" w14:textId="58426EFF" w:rsidR="00F80D6F" w:rsidRPr="00E80F1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E80F14">
              <w:rPr>
                <w:b/>
                <w:bCs/>
                <w:sz w:val="20"/>
                <w:szCs w:val="20"/>
              </w:rPr>
              <w:t>December 31, 2020</w:t>
            </w:r>
          </w:p>
        </w:tc>
      </w:tr>
      <w:tr w:rsidR="00E80F14" w14:paraId="5A8292E3"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0769EE68" w14:textId="77777777"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Cumulative cases</w:t>
            </w:r>
          </w:p>
          <w:p w14:paraId="52A9FCBE" w14:textId="60B91AF3" w:rsidR="00E80F14" w:rsidRPr="00190B54" w:rsidRDefault="00E80F14" w:rsidP="00E80F14">
            <w:pPr>
              <w:pStyle w:val="Caption"/>
              <w:spacing w:line="240" w:lineRule="auto"/>
              <w:contextualSpacing/>
              <w:jc w:val="center"/>
              <w:rPr>
                <w:b w:val="0"/>
                <w:bCs w:val="0"/>
                <w:sz w:val="20"/>
                <w:szCs w:val="20"/>
              </w:rPr>
            </w:pPr>
            <w:r w:rsidRPr="00190B54">
              <w:rPr>
                <w:b w:val="0"/>
                <w:bCs w:val="0"/>
                <w:sz w:val="20"/>
                <w:szCs w:val="20"/>
              </w:rPr>
              <w:t>(in millions)</w:t>
            </w:r>
          </w:p>
        </w:tc>
        <w:tc>
          <w:tcPr>
            <w:tcW w:w="1221" w:type="dxa"/>
            <w:vAlign w:val="center"/>
          </w:tcPr>
          <w:p w14:paraId="5E51F3EA" w14:textId="122CB66A" w:rsidR="00E80F14" w:rsidRPr="00190B5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Observed</w:t>
            </w:r>
          </w:p>
        </w:tc>
        <w:tc>
          <w:tcPr>
            <w:tcW w:w="3303" w:type="dxa"/>
            <w:vAlign w:val="center"/>
          </w:tcPr>
          <w:p w14:paraId="0907519F" w14:textId="6037A843"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18</w:t>
            </w:r>
          </w:p>
        </w:tc>
        <w:tc>
          <w:tcPr>
            <w:tcW w:w="3303" w:type="dxa"/>
            <w:vAlign w:val="center"/>
          </w:tcPr>
          <w:p w14:paraId="78D2ECAB" w14:textId="523F0175"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46</w:t>
            </w:r>
          </w:p>
        </w:tc>
        <w:tc>
          <w:tcPr>
            <w:tcW w:w="5590" w:type="dxa"/>
            <w:vAlign w:val="center"/>
          </w:tcPr>
          <w:p w14:paraId="4ECE46E5" w14:textId="5627CDA7" w:rsidR="00E80F14" w:rsidRPr="00E80F14" w:rsidRDefault="00E80F14" w:rsidP="00E80F14">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29</w:t>
            </w:r>
          </w:p>
        </w:tc>
      </w:tr>
      <w:tr w:rsidR="00F80D6F" w14:paraId="330CC903"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63BF1632"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34C3678A" w14:textId="1CA31ABD"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Baseline</w:t>
            </w:r>
          </w:p>
        </w:tc>
        <w:tc>
          <w:tcPr>
            <w:tcW w:w="3303" w:type="dxa"/>
            <w:vAlign w:val="center"/>
          </w:tcPr>
          <w:p w14:paraId="4767D7C6" w14:textId="48C8F30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71 (8.63-8.8</w:t>
            </w:r>
            <w:r w:rsidR="00190B54">
              <w:rPr>
                <w:i w:val="0"/>
                <w:iCs w:val="0"/>
                <w:sz w:val="20"/>
                <w:szCs w:val="20"/>
              </w:rPr>
              <w:t>0</w:t>
            </w:r>
            <w:r w:rsidRPr="00E80F14">
              <w:rPr>
                <w:i w:val="0"/>
                <w:iCs w:val="0"/>
                <w:sz w:val="20"/>
                <w:szCs w:val="20"/>
              </w:rPr>
              <w:t>)</w:t>
            </w:r>
          </w:p>
        </w:tc>
        <w:tc>
          <w:tcPr>
            <w:tcW w:w="3303" w:type="dxa"/>
            <w:vAlign w:val="center"/>
          </w:tcPr>
          <w:p w14:paraId="75CD9B12" w14:textId="73F10BEF"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1.12 (10.83-11.43)</w:t>
            </w:r>
          </w:p>
        </w:tc>
        <w:tc>
          <w:tcPr>
            <w:tcW w:w="5590" w:type="dxa"/>
            <w:vAlign w:val="center"/>
          </w:tcPr>
          <w:p w14:paraId="6BC30111" w14:textId="312675D9"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34 (12.81-13.93)</w:t>
            </w:r>
          </w:p>
        </w:tc>
      </w:tr>
      <w:tr w:rsidR="00F80D6F" w14:paraId="012FC5F0"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78E3C777"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556814AB" w14:textId="6B6E2D18"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190B54">
              <w:rPr>
                <w:sz w:val="20"/>
                <w:szCs w:val="20"/>
              </w:rPr>
              <w:t>eSIR</w:t>
            </w:r>
            <w:proofErr w:type="spellEnd"/>
          </w:p>
        </w:tc>
        <w:tc>
          <w:tcPr>
            <w:tcW w:w="3303" w:type="dxa"/>
            <w:vAlign w:val="center"/>
          </w:tcPr>
          <w:p w14:paraId="450F7484" w14:textId="60208E56"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35 (7.19-9.6</w:t>
            </w:r>
            <w:r w:rsidR="00190B54">
              <w:rPr>
                <w:i w:val="0"/>
                <w:iCs w:val="0"/>
                <w:sz w:val="20"/>
                <w:szCs w:val="20"/>
              </w:rPr>
              <w:t>0</w:t>
            </w:r>
            <w:r w:rsidRPr="00E80F14">
              <w:rPr>
                <w:i w:val="0"/>
                <w:iCs w:val="0"/>
                <w:sz w:val="20"/>
                <w:szCs w:val="20"/>
              </w:rPr>
              <w:t>)</w:t>
            </w:r>
          </w:p>
        </w:tc>
        <w:tc>
          <w:tcPr>
            <w:tcW w:w="3303" w:type="dxa"/>
            <w:vAlign w:val="center"/>
          </w:tcPr>
          <w:p w14:paraId="7CF5BA8D" w14:textId="2C6A5470"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1 (8.38-13.93)</w:t>
            </w:r>
          </w:p>
        </w:tc>
        <w:tc>
          <w:tcPr>
            <w:tcW w:w="5590" w:type="dxa"/>
            <w:vAlign w:val="center"/>
          </w:tcPr>
          <w:p w14:paraId="14EDC874" w14:textId="3C851C07"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4.85 (9.88-21.81)</w:t>
            </w:r>
          </w:p>
        </w:tc>
      </w:tr>
      <w:tr w:rsidR="00F80D6F" w14:paraId="29CD84DE"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4675FF51"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37D08F68" w14:textId="27C7487E" w:rsidR="00F80D6F" w:rsidRPr="00190B54" w:rsidRDefault="00F80D6F"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r w:rsidRPr="00190B54">
              <w:rPr>
                <w:sz w:val="20"/>
                <w:szCs w:val="20"/>
              </w:rPr>
              <w:t>SAPHIRE</w:t>
            </w:r>
          </w:p>
        </w:tc>
        <w:tc>
          <w:tcPr>
            <w:tcW w:w="3303" w:type="dxa"/>
            <w:vAlign w:val="center"/>
          </w:tcPr>
          <w:p w14:paraId="1CB66F37" w14:textId="3EA2C756"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17 (7.9</w:t>
            </w:r>
            <w:r w:rsidR="00190B54">
              <w:rPr>
                <w:i w:val="0"/>
                <w:iCs w:val="0"/>
                <w:sz w:val="20"/>
                <w:szCs w:val="20"/>
              </w:rPr>
              <w:t>0</w:t>
            </w:r>
            <w:r w:rsidRPr="00E80F14">
              <w:rPr>
                <w:i w:val="0"/>
                <w:iCs w:val="0"/>
                <w:sz w:val="20"/>
                <w:szCs w:val="20"/>
              </w:rPr>
              <w:t>-8.52)</w:t>
            </w:r>
          </w:p>
        </w:tc>
        <w:tc>
          <w:tcPr>
            <w:tcW w:w="3303" w:type="dxa"/>
            <w:vAlign w:val="center"/>
          </w:tcPr>
          <w:p w14:paraId="1DD545A8" w14:textId="16D68AAE"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93 (8.17-9.67)</w:t>
            </w:r>
          </w:p>
        </w:tc>
        <w:tc>
          <w:tcPr>
            <w:tcW w:w="5590" w:type="dxa"/>
            <w:vAlign w:val="center"/>
          </w:tcPr>
          <w:p w14:paraId="571A5F79" w14:textId="2DA6B4E4" w:rsidR="00F80D6F" w:rsidRPr="00E80F14" w:rsidRDefault="00E80F14"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26 (8.19-10.35)</w:t>
            </w:r>
          </w:p>
        </w:tc>
      </w:tr>
      <w:tr w:rsidR="00F80D6F" w14:paraId="72291ABC"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2B796E9D" w14:textId="77777777" w:rsidR="00F80D6F" w:rsidRPr="00190B54" w:rsidRDefault="00F80D6F" w:rsidP="00F80D6F">
            <w:pPr>
              <w:pStyle w:val="Caption"/>
              <w:spacing w:line="240" w:lineRule="auto"/>
              <w:contextualSpacing/>
              <w:jc w:val="center"/>
              <w:rPr>
                <w:b w:val="0"/>
                <w:bCs w:val="0"/>
                <w:sz w:val="20"/>
                <w:szCs w:val="20"/>
              </w:rPr>
            </w:pPr>
          </w:p>
        </w:tc>
        <w:tc>
          <w:tcPr>
            <w:tcW w:w="1221" w:type="dxa"/>
            <w:vAlign w:val="center"/>
          </w:tcPr>
          <w:p w14:paraId="6C95451D" w14:textId="3979C2BB" w:rsidR="00F80D6F" w:rsidRPr="00190B5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190B54">
              <w:rPr>
                <w:sz w:val="20"/>
                <w:szCs w:val="20"/>
              </w:rPr>
              <w:t>SEIR-</w:t>
            </w:r>
            <w:proofErr w:type="spellStart"/>
            <w:r w:rsidRPr="00190B54">
              <w:rPr>
                <w:sz w:val="20"/>
                <w:szCs w:val="20"/>
              </w:rPr>
              <w:t>fansy</w:t>
            </w:r>
            <w:proofErr w:type="spellEnd"/>
          </w:p>
        </w:tc>
        <w:tc>
          <w:tcPr>
            <w:tcW w:w="3303" w:type="dxa"/>
            <w:vAlign w:val="center"/>
          </w:tcPr>
          <w:p w14:paraId="78F692B4" w14:textId="0E9CB668"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8.51 (8.18-8.85)</w:t>
            </w:r>
          </w:p>
        </w:tc>
        <w:tc>
          <w:tcPr>
            <w:tcW w:w="3303" w:type="dxa"/>
            <w:vAlign w:val="center"/>
          </w:tcPr>
          <w:p w14:paraId="26670C36" w14:textId="5C0172ED"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9.91 (9.54-10.3</w:t>
            </w:r>
            <w:r w:rsidR="00190B54">
              <w:rPr>
                <w:i w:val="0"/>
                <w:iCs w:val="0"/>
                <w:sz w:val="20"/>
                <w:szCs w:val="20"/>
              </w:rPr>
              <w:t>0</w:t>
            </w:r>
            <w:r w:rsidRPr="00E80F14">
              <w:rPr>
                <w:i w:val="0"/>
                <w:iCs w:val="0"/>
                <w:sz w:val="20"/>
                <w:szCs w:val="20"/>
              </w:rPr>
              <w:t>)</w:t>
            </w:r>
          </w:p>
        </w:tc>
        <w:tc>
          <w:tcPr>
            <w:tcW w:w="5590" w:type="dxa"/>
            <w:vAlign w:val="center"/>
          </w:tcPr>
          <w:p w14:paraId="35895FB3" w14:textId="1FF91655" w:rsidR="00F80D6F" w:rsidRPr="00E80F14" w:rsidRDefault="00E80F14"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10.97 (10.57-11.4)</w:t>
            </w:r>
          </w:p>
        </w:tc>
      </w:tr>
      <w:tr w:rsidR="007A6430" w14:paraId="2FB6C9EE"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4485" w:type="dxa"/>
            <w:gridSpan w:val="5"/>
            <w:vAlign w:val="center"/>
          </w:tcPr>
          <w:p w14:paraId="5ACE198B" w14:textId="77777777" w:rsidR="007A6430" w:rsidRPr="00E80F14" w:rsidRDefault="007A6430" w:rsidP="00F80D6F">
            <w:pPr>
              <w:pStyle w:val="Caption"/>
              <w:spacing w:line="240" w:lineRule="auto"/>
              <w:contextualSpacing/>
              <w:jc w:val="center"/>
              <w:rPr>
                <w:sz w:val="20"/>
                <w:szCs w:val="20"/>
              </w:rPr>
            </w:pPr>
            <w:r w:rsidRPr="00E80F14">
              <w:rPr>
                <w:sz w:val="20"/>
                <w:szCs w:val="20"/>
              </w:rPr>
              <w:t xml:space="preserve">Projected total </w:t>
            </w:r>
            <w:proofErr w:type="spellStart"/>
            <w:r w:rsidRPr="00E80F14">
              <w:rPr>
                <w:sz w:val="20"/>
                <w:szCs w:val="20"/>
              </w:rPr>
              <w:t>counts</w:t>
            </w:r>
            <w:r w:rsidRPr="00E80F14">
              <w:rPr>
                <w:sz w:val="20"/>
                <w:szCs w:val="20"/>
                <w:vertAlign w:val="superscript"/>
              </w:rPr>
              <w:t>a</w:t>
            </w:r>
            <w:proofErr w:type="spellEnd"/>
            <w:r w:rsidRPr="00E80F14">
              <w:rPr>
                <w:sz w:val="20"/>
                <w:szCs w:val="20"/>
              </w:rPr>
              <w:t xml:space="preserve"> (95% </w:t>
            </w:r>
            <w:proofErr w:type="spellStart"/>
            <w:r w:rsidRPr="00E80F14">
              <w:rPr>
                <w:sz w:val="20"/>
                <w:szCs w:val="20"/>
              </w:rPr>
              <w:t>CrI</w:t>
            </w:r>
            <w:proofErr w:type="spellEnd"/>
            <w:r w:rsidRPr="00E80F14">
              <w:rPr>
                <w:sz w:val="20"/>
                <w:szCs w:val="20"/>
              </w:rPr>
              <w:t xml:space="preserve">) [under-reporting </w:t>
            </w:r>
            <w:proofErr w:type="spellStart"/>
            <w:r w:rsidRPr="00E80F14">
              <w:rPr>
                <w:sz w:val="20"/>
                <w:szCs w:val="20"/>
              </w:rPr>
              <w:t>factor</w:t>
            </w:r>
            <w:r w:rsidRPr="00E80F14">
              <w:rPr>
                <w:sz w:val="20"/>
                <w:szCs w:val="20"/>
                <w:vertAlign w:val="superscript"/>
              </w:rPr>
              <w:t>b</w:t>
            </w:r>
            <w:proofErr w:type="spellEnd"/>
            <w:r w:rsidRPr="00E80F14">
              <w:rPr>
                <w:sz w:val="20"/>
                <w:szCs w:val="20"/>
              </w:rPr>
              <w:t xml:space="preserve">] for specific dates in test </w:t>
            </w:r>
            <w:proofErr w:type="spellStart"/>
            <w:r w:rsidRPr="00E80F14">
              <w:rPr>
                <w:sz w:val="20"/>
                <w:szCs w:val="20"/>
              </w:rPr>
              <w:t>period</w:t>
            </w:r>
            <w:r w:rsidRPr="00E80F14">
              <w:rPr>
                <w:sz w:val="20"/>
                <w:szCs w:val="20"/>
                <w:vertAlign w:val="superscript"/>
              </w:rPr>
              <w:t>c</w:t>
            </w:r>
            <w:proofErr w:type="spellEnd"/>
          </w:p>
        </w:tc>
      </w:tr>
      <w:tr w:rsidR="00F80D6F" w14:paraId="085439ED"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Align w:val="center"/>
          </w:tcPr>
          <w:p w14:paraId="7376AFF2" w14:textId="08379308" w:rsidR="00F80D6F" w:rsidRPr="00E80F14" w:rsidRDefault="00F80D6F" w:rsidP="00F80D6F">
            <w:pPr>
              <w:pStyle w:val="Caption"/>
              <w:spacing w:line="240" w:lineRule="auto"/>
              <w:contextualSpacing/>
              <w:jc w:val="center"/>
              <w:rPr>
                <w:sz w:val="20"/>
                <w:szCs w:val="20"/>
              </w:rPr>
            </w:pPr>
            <w:r w:rsidRPr="00E80F14">
              <w:rPr>
                <w:sz w:val="20"/>
                <w:szCs w:val="20"/>
              </w:rPr>
              <w:t>Counts</w:t>
            </w:r>
          </w:p>
        </w:tc>
        <w:tc>
          <w:tcPr>
            <w:tcW w:w="1221" w:type="dxa"/>
            <w:vAlign w:val="center"/>
          </w:tcPr>
          <w:p w14:paraId="2B48DF06" w14:textId="6C568629" w:rsidR="00F80D6F" w:rsidRPr="007A6430"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sz w:val="20"/>
              </w:rPr>
            </w:pPr>
            <w:r w:rsidRPr="00E80F14">
              <w:rPr>
                <w:b/>
                <w:bCs/>
                <w:sz w:val="20"/>
                <w:szCs w:val="20"/>
              </w:rPr>
              <w:t>Model</w:t>
            </w:r>
          </w:p>
        </w:tc>
        <w:tc>
          <w:tcPr>
            <w:tcW w:w="3303" w:type="dxa"/>
            <w:vAlign w:val="center"/>
          </w:tcPr>
          <w:p w14:paraId="54AF3864" w14:textId="0FA16984"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October 31, 2020</w:t>
            </w:r>
          </w:p>
        </w:tc>
        <w:tc>
          <w:tcPr>
            <w:tcW w:w="3303" w:type="dxa"/>
            <w:vAlign w:val="center"/>
          </w:tcPr>
          <w:p w14:paraId="611344DE" w14:textId="1150FC67"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November 30, 2020</w:t>
            </w:r>
          </w:p>
        </w:tc>
        <w:tc>
          <w:tcPr>
            <w:tcW w:w="5590" w:type="dxa"/>
            <w:vAlign w:val="center"/>
          </w:tcPr>
          <w:p w14:paraId="0DBF8B6B" w14:textId="62D5732E" w:rsidR="00F80D6F" w:rsidRPr="00E80F14" w:rsidRDefault="00F80D6F"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E80F14">
              <w:rPr>
                <w:b/>
                <w:bCs/>
                <w:sz w:val="20"/>
                <w:szCs w:val="20"/>
              </w:rPr>
              <w:t>December 31, 2020</w:t>
            </w:r>
          </w:p>
        </w:tc>
      </w:tr>
      <w:tr w:rsidR="00F80D6F" w14:paraId="3E34EBD5"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7DA82A17" w14:textId="0DE8CFC7" w:rsidR="00D90E23" w:rsidRPr="007A6430" w:rsidRDefault="00D90E23" w:rsidP="00F80D6F">
            <w:pPr>
              <w:pStyle w:val="Caption"/>
              <w:spacing w:line="240" w:lineRule="auto"/>
              <w:contextualSpacing/>
              <w:jc w:val="center"/>
              <w:rPr>
                <w:b w:val="0"/>
                <w:sz w:val="20"/>
              </w:rPr>
            </w:pPr>
            <w:r w:rsidRPr="007A6430">
              <w:rPr>
                <w:b w:val="0"/>
                <w:sz w:val="20"/>
              </w:rPr>
              <w:t>Active cases</w:t>
            </w:r>
            <w:r w:rsidR="00F80D6F" w:rsidRPr="00190B54">
              <w:rPr>
                <w:b w:val="0"/>
                <w:bCs w:val="0"/>
                <w:sz w:val="20"/>
                <w:szCs w:val="20"/>
              </w:rPr>
              <w:t xml:space="preserve"> (</w:t>
            </w:r>
            <w:r w:rsidR="00E80F14" w:rsidRPr="00190B54">
              <w:rPr>
                <w:b w:val="0"/>
                <w:bCs w:val="0"/>
                <w:sz w:val="20"/>
                <w:szCs w:val="20"/>
              </w:rPr>
              <w:t xml:space="preserve">in </w:t>
            </w:r>
            <w:r w:rsidR="00F80D6F" w:rsidRPr="00190B54">
              <w:rPr>
                <w:b w:val="0"/>
                <w:bCs w:val="0"/>
                <w:sz w:val="20"/>
                <w:szCs w:val="20"/>
              </w:rPr>
              <w:t>millions)</w:t>
            </w:r>
          </w:p>
        </w:tc>
        <w:tc>
          <w:tcPr>
            <w:tcW w:w="1221" w:type="dxa"/>
            <w:vAlign w:val="center"/>
          </w:tcPr>
          <w:p w14:paraId="37639D68" w14:textId="5298A1A0" w:rsidR="00D90E23" w:rsidRPr="007A6430"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039A6BBD" w14:textId="447D6BDD"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57</w:t>
            </w:r>
          </w:p>
        </w:tc>
        <w:tc>
          <w:tcPr>
            <w:tcW w:w="3303" w:type="dxa"/>
            <w:vAlign w:val="center"/>
          </w:tcPr>
          <w:p w14:paraId="5623D3AD" w14:textId="1A9FD6FA"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44</w:t>
            </w:r>
          </w:p>
        </w:tc>
        <w:tc>
          <w:tcPr>
            <w:tcW w:w="5590" w:type="dxa"/>
            <w:vAlign w:val="center"/>
          </w:tcPr>
          <w:p w14:paraId="377C7F85" w14:textId="0106F88F" w:rsidR="00D90E23" w:rsidRPr="00E80F14" w:rsidRDefault="00D90E2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0.26</w:t>
            </w:r>
          </w:p>
        </w:tc>
      </w:tr>
      <w:tr w:rsidR="00F80D6F" w14:paraId="59660D12"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1D07177D" w14:textId="77777777" w:rsidR="00D90E23" w:rsidRPr="007A6430" w:rsidRDefault="00D90E23" w:rsidP="00F80D6F">
            <w:pPr>
              <w:pStyle w:val="Caption"/>
              <w:spacing w:line="240" w:lineRule="auto"/>
              <w:contextualSpacing/>
              <w:jc w:val="center"/>
              <w:rPr>
                <w:b w:val="0"/>
                <w:sz w:val="20"/>
              </w:rPr>
            </w:pPr>
          </w:p>
        </w:tc>
        <w:tc>
          <w:tcPr>
            <w:tcW w:w="1221" w:type="dxa"/>
            <w:vAlign w:val="center"/>
          </w:tcPr>
          <w:p w14:paraId="341CD74D" w14:textId="037A4139" w:rsidR="00D90E23" w:rsidRPr="007A6430"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517C63FD" w14:textId="3777CE20"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32</w:t>
            </w:r>
            <w:r w:rsidR="00F80D6F" w:rsidRPr="00E80F14">
              <w:rPr>
                <w:i w:val="0"/>
                <w:iCs w:val="0"/>
                <w:sz w:val="20"/>
                <w:szCs w:val="20"/>
              </w:rPr>
              <w:t xml:space="preserve"> </w:t>
            </w:r>
            <w:r w:rsidRPr="00E80F14">
              <w:rPr>
                <w:i w:val="0"/>
                <w:iCs w:val="0"/>
                <w:sz w:val="20"/>
                <w:szCs w:val="20"/>
              </w:rPr>
              <w:t>(5.12-5.52) [9.3]</w:t>
            </w:r>
          </w:p>
        </w:tc>
        <w:tc>
          <w:tcPr>
            <w:tcW w:w="3303" w:type="dxa"/>
            <w:vAlign w:val="center"/>
          </w:tcPr>
          <w:p w14:paraId="2C14B189" w14:textId="0A2B6A62"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9</w:t>
            </w:r>
            <w:r w:rsidR="00F80D6F" w:rsidRPr="00E80F14">
              <w:rPr>
                <w:i w:val="0"/>
                <w:iCs w:val="0"/>
                <w:sz w:val="20"/>
                <w:szCs w:val="20"/>
              </w:rPr>
              <w:t xml:space="preserve"> </w:t>
            </w:r>
            <w:r w:rsidRPr="00E80F14">
              <w:rPr>
                <w:i w:val="0"/>
                <w:iCs w:val="0"/>
                <w:sz w:val="20"/>
                <w:szCs w:val="20"/>
              </w:rPr>
              <w:t>(3.85-4.14) [9.13]</w:t>
            </w:r>
          </w:p>
        </w:tc>
        <w:tc>
          <w:tcPr>
            <w:tcW w:w="5590" w:type="dxa"/>
            <w:vAlign w:val="center"/>
          </w:tcPr>
          <w:p w14:paraId="30EB9955" w14:textId="3E9CF364" w:rsidR="00D90E23" w:rsidRPr="00E80F14" w:rsidRDefault="00D90E2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2.96</w:t>
            </w:r>
            <w:r w:rsidR="00F80D6F" w:rsidRPr="00E80F14">
              <w:rPr>
                <w:i w:val="0"/>
                <w:iCs w:val="0"/>
                <w:sz w:val="20"/>
                <w:szCs w:val="20"/>
              </w:rPr>
              <w:t xml:space="preserve"> </w:t>
            </w:r>
            <w:r w:rsidRPr="00E80F14">
              <w:rPr>
                <w:i w:val="0"/>
                <w:iCs w:val="0"/>
                <w:sz w:val="20"/>
                <w:szCs w:val="20"/>
              </w:rPr>
              <w:t>(2.85-3.06) [11.53]</w:t>
            </w:r>
          </w:p>
        </w:tc>
      </w:tr>
      <w:tr w:rsidR="00F80D6F" w14:paraId="291C8F34"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5DFADE52" w14:textId="77777777" w:rsidR="00261C25" w:rsidRPr="007A6430" w:rsidRDefault="007D4886" w:rsidP="00F80D6F">
            <w:pPr>
              <w:pStyle w:val="Caption"/>
              <w:spacing w:line="240" w:lineRule="auto"/>
              <w:contextualSpacing/>
              <w:jc w:val="center"/>
              <w:rPr>
                <w:b w:val="0"/>
                <w:sz w:val="20"/>
              </w:rPr>
            </w:pPr>
            <w:r w:rsidRPr="007A6430">
              <w:rPr>
                <w:b w:val="0"/>
                <w:sz w:val="20"/>
              </w:rPr>
              <w:t>Cumulative cases</w:t>
            </w:r>
          </w:p>
          <w:p w14:paraId="70F2BFC3" w14:textId="2632093D" w:rsidR="00F80D6F" w:rsidRPr="007A6430" w:rsidRDefault="00F80D6F" w:rsidP="00F80D6F">
            <w:pPr>
              <w:pStyle w:val="Caption"/>
              <w:spacing w:line="240" w:lineRule="auto"/>
              <w:contextualSpacing/>
              <w:jc w:val="center"/>
              <w:rPr>
                <w:b w:val="0"/>
                <w:sz w:val="20"/>
              </w:rPr>
            </w:pPr>
            <w:r w:rsidRPr="00190B54">
              <w:rPr>
                <w:b w:val="0"/>
                <w:bCs w:val="0"/>
                <w:sz w:val="20"/>
                <w:szCs w:val="20"/>
              </w:rPr>
              <w:t>(</w:t>
            </w:r>
            <w:r w:rsidR="00E80F14" w:rsidRPr="00190B54">
              <w:rPr>
                <w:b w:val="0"/>
                <w:bCs w:val="0"/>
                <w:sz w:val="20"/>
                <w:szCs w:val="20"/>
              </w:rPr>
              <w:t xml:space="preserve">in </w:t>
            </w:r>
            <w:r w:rsidRPr="00190B54">
              <w:rPr>
                <w:b w:val="0"/>
                <w:bCs w:val="0"/>
                <w:sz w:val="20"/>
                <w:szCs w:val="20"/>
              </w:rPr>
              <w:t>millions)</w:t>
            </w:r>
          </w:p>
        </w:tc>
        <w:tc>
          <w:tcPr>
            <w:tcW w:w="1221" w:type="dxa"/>
            <w:vAlign w:val="center"/>
          </w:tcPr>
          <w:p w14:paraId="2BB393E0" w14:textId="4B30644C" w:rsidR="007D4886" w:rsidRPr="007A6430"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6F4DDA2B" w14:textId="32D7AE03"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8</w:t>
            </w:r>
            <w:r w:rsidR="00261C25" w:rsidRPr="00E80F14">
              <w:rPr>
                <w:i w:val="0"/>
                <w:iCs w:val="0"/>
                <w:sz w:val="20"/>
                <w:szCs w:val="20"/>
              </w:rPr>
              <w:t>.</w:t>
            </w:r>
            <w:r w:rsidRPr="00E80F14">
              <w:rPr>
                <w:i w:val="0"/>
                <w:iCs w:val="0"/>
                <w:sz w:val="20"/>
                <w:szCs w:val="20"/>
              </w:rPr>
              <w:t>18</w:t>
            </w:r>
          </w:p>
        </w:tc>
        <w:tc>
          <w:tcPr>
            <w:tcW w:w="3303" w:type="dxa"/>
            <w:vAlign w:val="center"/>
          </w:tcPr>
          <w:p w14:paraId="54BC0DF0" w14:textId="173B8421"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9</w:t>
            </w:r>
            <w:r w:rsidR="00261C25" w:rsidRPr="00E80F14">
              <w:rPr>
                <w:i w:val="0"/>
                <w:iCs w:val="0"/>
                <w:sz w:val="20"/>
                <w:szCs w:val="20"/>
              </w:rPr>
              <w:t>.</w:t>
            </w:r>
            <w:r w:rsidRPr="00E80F14">
              <w:rPr>
                <w:i w:val="0"/>
                <w:iCs w:val="0"/>
                <w:sz w:val="20"/>
                <w:szCs w:val="20"/>
              </w:rPr>
              <w:t>46</w:t>
            </w:r>
          </w:p>
        </w:tc>
        <w:tc>
          <w:tcPr>
            <w:tcW w:w="5590" w:type="dxa"/>
            <w:vAlign w:val="center"/>
          </w:tcPr>
          <w:p w14:paraId="4C1A5430" w14:textId="6A615A7E"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0</w:t>
            </w:r>
            <w:r w:rsidR="00261C25" w:rsidRPr="00E80F14">
              <w:rPr>
                <w:i w:val="0"/>
                <w:iCs w:val="0"/>
                <w:sz w:val="20"/>
                <w:szCs w:val="20"/>
              </w:rPr>
              <w:t>.</w:t>
            </w:r>
            <w:r w:rsidRPr="00E80F14">
              <w:rPr>
                <w:i w:val="0"/>
                <w:iCs w:val="0"/>
                <w:sz w:val="20"/>
                <w:szCs w:val="20"/>
              </w:rPr>
              <w:t>2</w:t>
            </w:r>
            <w:r w:rsidR="00261C25" w:rsidRPr="00E80F14">
              <w:rPr>
                <w:i w:val="0"/>
                <w:iCs w:val="0"/>
                <w:sz w:val="20"/>
                <w:szCs w:val="20"/>
              </w:rPr>
              <w:t>9</w:t>
            </w:r>
          </w:p>
        </w:tc>
      </w:tr>
      <w:tr w:rsidR="00F80D6F" w14:paraId="6293D181"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01B67D64" w14:textId="6F9584D7" w:rsidR="007D4886" w:rsidRPr="007A6430" w:rsidRDefault="007D4886" w:rsidP="00F80D6F">
            <w:pPr>
              <w:pStyle w:val="Caption"/>
              <w:spacing w:line="240" w:lineRule="auto"/>
              <w:contextualSpacing/>
              <w:jc w:val="center"/>
              <w:rPr>
                <w:b w:val="0"/>
                <w:sz w:val="20"/>
              </w:rPr>
            </w:pPr>
          </w:p>
        </w:tc>
        <w:tc>
          <w:tcPr>
            <w:tcW w:w="1221" w:type="dxa"/>
            <w:vAlign w:val="center"/>
          </w:tcPr>
          <w:p w14:paraId="50F51CC6" w14:textId="19445B95" w:rsidR="007D4886" w:rsidRPr="007A6430"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7A6430">
              <w:rPr>
                <w:sz w:val="20"/>
              </w:rPr>
              <w:t>SAPHIRE</w:t>
            </w:r>
            <w:r w:rsidR="00AB1FD3" w:rsidRPr="007A6430">
              <w:rPr>
                <w:sz w:val="20"/>
                <w:vertAlign w:val="superscript"/>
              </w:rPr>
              <w:t>d</w:t>
            </w:r>
            <w:proofErr w:type="spellEnd"/>
          </w:p>
        </w:tc>
        <w:tc>
          <w:tcPr>
            <w:tcW w:w="3303" w:type="dxa"/>
            <w:vAlign w:val="center"/>
          </w:tcPr>
          <w:p w14:paraId="35DB1FD3" w14:textId="68992EB1"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78</w:t>
            </w:r>
            <w:r w:rsidR="00261C25" w:rsidRPr="00E80F14">
              <w:rPr>
                <w:i w:val="0"/>
                <w:iCs w:val="0"/>
                <w:sz w:val="20"/>
                <w:szCs w:val="20"/>
              </w:rPr>
              <w:t>.21</w:t>
            </w:r>
            <w:r w:rsidR="00F80D6F" w:rsidRPr="00E80F14">
              <w:rPr>
                <w:i w:val="0"/>
                <w:iCs w:val="0"/>
                <w:sz w:val="20"/>
                <w:szCs w:val="20"/>
              </w:rPr>
              <w:t xml:space="preserve"> </w:t>
            </w:r>
            <w:r w:rsidRPr="00E80F14">
              <w:rPr>
                <w:i w:val="0"/>
                <w:iCs w:val="0"/>
                <w:sz w:val="20"/>
                <w:szCs w:val="20"/>
              </w:rPr>
              <w:t>(46</w:t>
            </w:r>
            <w:r w:rsidR="00261C25" w:rsidRPr="00E80F14">
              <w:rPr>
                <w:i w:val="0"/>
                <w:iCs w:val="0"/>
                <w:sz w:val="20"/>
                <w:szCs w:val="20"/>
              </w:rPr>
              <w:t>.</w:t>
            </w:r>
            <w:r w:rsidRPr="00E80F14">
              <w:rPr>
                <w:i w:val="0"/>
                <w:iCs w:val="0"/>
                <w:sz w:val="20"/>
                <w:szCs w:val="20"/>
              </w:rPr>
              <w:t>4</w:t>
            </w:r>
            <w:r w:rsidR="00261C25" w:rsidRPr="00E80F14">
              <w:rPr>
                <w:i w:val="0"/>
                <w:iCs w:val="0"/>
                <w:sz w:val="20"/>
                <w:szCs w:val="20"/>
              </w:rPr>
              <w:t>1</w:t>
            </w:r>
            <w:r w:rsidR="005B18EB" w:rsidRPr="00E80F14">
              <w:rPr>
                <w:i w:val="0"/>
                <w:iCs w:val="0"/>
                <w:sz w:val="20"/>
                <w:szCs w:val="20"/>
              </w:rPr>
              <w:t>-</w:t>
            </w:r>
            <w:r w:rsidRPr="00E80F14">
              <w:rPr>
                <w:i w:val="0"/>
                <w:iCs w:val="0"/>
                <w:sz w:val="20"/>
                <w:szCs w:val="20"/>
              </w:rPr>
              <w:t>1134</w:t>
            </w:r>
            <w:r w:rsidR="00261C25" w:rsidRPr="00E80F14">
              <w:rPr>
                <w:i w:val="0"/>
                <w:iCs w:val="0"/>
                <w:sz w:val="20"/>
                <w:szCs w:val="20"/>
              </w:rPr>
              <w:t>.20</w:t>
            </w:r>
            <w:r w:rsidRPr="00E80F14">
              <w:rPr>
                <w:i w:val="0"/>
                <w:iCs w:val="0"/>
                <w:sz w:val="20"/>
                <w:szCs w:val="20"/>
              </w:rPr>
              <w:t>) [70.7]</w:t>
            </w:r>
          </w:p>
        </w:tc>
        <w:tc>
          <w:tcPr>
            <w:tcW w:w="3303" w:type="dxa"/>
            <w:vAlign w:val="center"/>
          </w:tcPr>
          <w:p w14:paraId="43E603DE" w14:textId="57A12BB8"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12</w:t>
            </w:r>
            <w:r w:rsidR="00261C25" w:rsidRPr="00E80F14">
              <w:rPr>
                <w:i w:val="0"/>
                <w:iCs w:val="0"/>
                <w:sz w:val="20"/>
                <w:szCs w:val="20"/>
              </w:rPr>
              <w:t>.</w:t>
            </w:r>
            <w:r w:rsidRPr="00E80F14">
              <w:rPr>
                <w:i w:val="0"/>
                <w:iCs w:val="0"/>
                <w:sz w:val="20"/>
                <w:szCs w:val="20"/>
              </w:rPr>
              <w:t>79</w:t>
            </w:r>
            <w:r w:rsidR="00F80D6F" w:rsidRPr="00E80F14">
              <w:rPr>
                <w:i w:val="0"/>
                <w:iCs w:val="0"/>
                <w:sz w:val="20"/>
                <w:szCs w:val="20"/>
              </w:rPr>
              <w:t xml:space="preserve"> </w:t>
            </w:r>
            <w:r w:rsidRPr="00E80F14">
              <w:rPr>
                <w:i w:val="0"/>
                <w:iCs w:val="0"/>
                <w:sz w:val="20"/>
                <w:szCs w:val="20"/>
              </w:rPr>
              <w:t>(52</w:t>
            </w:r>
            <w:r w:rsidR="00261C25" w:rsidRPr="00E80F14">
              <w:rPr>
                <w:i w:val="0"/>
                <w:iCs w:val="0"/>
                <w:sz w:val="20"/>
                <w:szCs w:val="20"/>
              </w:rPr>
              <w:t>.</w:t>
            </w:r>
            <w:r w:rsidRPr="00E80F14">
              <w:rPr>
                <w:i w:val="0"/>
                <w:iCs w:val="0"/>
                <w:sz w:val="20"/>
                <w:szCs w:val="20"/>
              </w:rPr>
              <w:t>253</w:t>
            </w:r>
            <w:r w:rsidR="005B18EB" w:rsidRPr="00E80F14">
              <w:rPr>
                <w:i w:val="0"/>
                <w:iCs w:val="0"/>
                <w:sz w:val="20"/>
                <w:szCs w:val="20"/>
              </w:rPr>
              <w:t>-</w:t>
            </w:r>
            <w:r w:rsidRPr="00E80F14">
              <w:rPr>
                <w:i w:val="0"/>
                <w:iCs w:val="0"/>
                <w:sz w:val="20"/>
                <w:szCs w:val="20"/>
              </w:rPr>
              <w:t>1161</w:t>
            </w:r>
            <w:r w:rsidR="00261C25" w:rsidRPr="00E80F14">
              <w:rPr>
                <w:i w:val="0"/>
                <w:iCs w:val="0"/>
                <w:sz w:val="20"/>
                <w:szCs w:val="20"/>
              </w:rPr>
              <w:t>.</w:t>
            </w:r>
            <w:r w:rsidRPr="00E80F14">
              <w:rPr>
                <w:i w:val="0"/>
                <w:iCs w:val="0"/>
                <w:sz w:val="20"/>
                <w:szCs w:val="20"/>
              </w:rPr>
              <w:t>26) [64.8]</w:t>
            </w:r>
          </w:p>
        </w:tc>
        <w:tc>
          <w:tcPr>
            <w:tcW w:w="5590" w:type="dxa"/>
            <w:vAlign w:val="center"/>
          </w:tcPr>
          <w:p w14:paraId="311DE2D5" w14:textId="5D170F81"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622</w:t>
            </w:r>
            <w:r w:rsidR="00261C25" w:rsidRPr="00E80F14">
              <w:rPr>
                <w:i w:val="0"/>
                <w:iCs w:val="0"/>
                <w:sz w:val="20"/>
                <w:szCs w:val="20"/>
              </w:rPr>
              <w:t>.</w:t>
            </w:r>
            <w:r w:rsidRPr="00E80F14">
              <w:rPr>
                <w:i w:val="0"/>
                <w:iCs w:val="0"/>
                <w:sz w:val="20"/>
                <w:szCs w:val="20"/>
              </w:rPr>
              <w:t>3</w:t>
            </w:r>
            <w:r w:rsidR="00261C25" w:rsidRPr="00E80F14">
              <w:rPr>
                <w:i w:val="0"/>
                <w:iCs w:val="0"/>
                <w:sz w:val="20"/>
                <w:szCs w:val="20"/>
              </w:rPr>
              <w:t>2</w:t>
            </w:r>
            <w:r w:rsidRPr="00E80F14">
              <w:rPr>
                <w:i w:val="0"/>
                <w:iCs w:val="0"/>
                <w:sz w:val="20"/>
                <w:szCs w:val="20"/>
              </w:rPr>
              <w:t xml:space="preserve"> (55</w:t>
            </w:r>
            <w:r w:rsidR="00261C25" w:rsidRPr="00E80F14">
              <w:rPr>
                <w:i w:val="0"/>
                <w:iCs w:val="0"/>
                <w:sz w:val="20"/>
                <w:szCs w:val="20"/>
              </w:rPr>
              <w:t>.</w:t>
            </w:r>
            <w:r w:rsidRPr="00E80F14">
              <w:rPr>
                <w:i w:val="0"/>
                <w:iCs w:val="0"/>
                <w:sz w:val="20"/>
                <w:szCs w:val="20"/>
              </w:rPr>
              <w:t>7</w:t>
            </w:r>
            <w:r w:rsidR="00261C25" w:rsidRPr="00E80F14">
              <w:rPr>
                <w:i w:val="0"/>
                <w:iCs w:val="0"/>
                <w:sz w:val="20"/>
                <w:szCs w:val="20"/>
              </w:rPr>
              <w:t>9</w:t>
            </w:r>
            <w:r w:rsidR="005B18EB" w:rsidRPr="00E80F14">
              <w:rPr>
                <w:i w:val="0"/>
                <w:iCs w:val="0"/>
                <w:sz w:val="20"/>
                <w:szCs w:val="20"/>
              </w:rPr>
              <w:t>-</w:t>
            </w:r>
            <w:r w:rsidRPr="00E80F14">
              <w:rPr>
                <w:i w:val="0"/>
                <w:iCs w:val="0"/>
                <w:sz w:val="20"/>
                <w:szCs w:val="20"/>
              </w:rPr>
              <w:t>1163</w:t>
            </w:r>
            <w:r w:rsidR="00261C25" w:rsidRPr="00E80F14">
              <w:rPr>
                <w:i w:val="0"/>
                <w:iCs w:val="0"/>
                <w:sz w:val="20"/>
                <w:szCs w:val="20"/>
              </w:rPr>
              <w:t>.17</w:t>
            </w:r>
            <w:r w:rsidRPr="00E80F14">
              <w:rPr>
                <w:i w:val="0"/>
                <w:iCs w:val="0"/>
                <w:sz w:val="20"/>
                <w:szCs w:val="20"/>
              </w:rPr>
              <w:t>) [60.5]</w:t>
            </w:r>
          </w:p>
        </w:tc>
      </w:tr>
      <w:tr w:rsidR="00F80D6F" w14:paraId="74246804"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5BD930AE" w14:textId="77777777" w:rsidR="007D4886" w:rsidRPr="007A6430" w:rsidRDefault="007D4886" w:rsidP="00F80D6F">
            <w:pPr>
              <w:pStyle w:val="Caption"/>
              <w:spacing w:line="240" w:lineRule="auto"/>
              <w:contextualSpacing/>
              <w:jc w:val="center"/>
              <w:rPr>
                <w:b w:val="0"/>
                <w:sz w:val="20"/>
              </w:rPr>
            </w:pPr>
          </w:p>
        </w:tc>
        <w:tc>
          <w:tcPr>
            <w:tcW w:w="1221" w:type="dxa"/>
            <w:vAlign w:val="center"/>
          </w:tcPr>
          <w:p w14:paraId="362D75DA" w14:textId="2A76AF84" w:rsidR="007D4886" w:rsidRPr="007A6430"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1FE31EE5" w14:textId="58BAA3A6"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59</w:t>
            </w:r>
            <w:r w:rsidR="00261C25" w:rsidRPr="00E80F14">
              <w:rPr>
                <w:i w:val="0"/>
                <w:iCs w:val="0"/>
                <w:sz w:val="20"/>
                <w:szCs w:val="20"/>
              </w:rPr>
              <w:t>.32</w:t>
            </w:r>
            <w:r w:rsidR="00F80D6F" w:rsidRPr="00E80F14">
              <w:rPr>
                <w:i w:val="0"/>
                <w:iCs w:val="0"/>
                <w:sz w:val="20"/>
                <w:szCs w:val="20"/>
              </w:rPr>
              <w:t xml:space="preserve"> </w:t>
            </w:r>
            <w:r w:rsidRPr="00E80F14">
              <w:rPr>
                <w:i w:val="0"/>
                <w:iCs w:val="0"/>
                <w:sz w:val="20"/>
                <w:szCs w:val="20"/>
              </w:rPr>
              <w:t>(56</w:t>
            </w:r>
            <w:r w:rsidR="00261C25" w:rsidRPr="00E80F14">
              <w:rPr>
                <w:i w:val="0"/>
                <w:iCs w:val="0"/>
                <w:sz w:val="20"/>
                <w:szCs w:val="20"/>
              </w:rPr>
              <w:t>.</w:t>
            </w:r>
            <w:r w:rsidRPr="00E80F14">
              <w:rPr>
                <w:i w:val="0"/>
                <w:iCs w:val="0"/>
                <w:sz w:val="20"/>
                <w:szCs w:val="20"/>
              </w:rPr>
              <w:t>8</w:t>
            </w:r>
            <w:r w:rsidR="005B18EB" w:rsidRPr="00E80F14">
              <w:rPr>
                <w:i w:val="0"/>
                <w:iCs w:val="0"/>
                <w:sz w:val="20"/>
                <w:szCs w:val="20"/>
              </w:rPr>
              <w:t>-</w:t>
            </w:r>
            <w:r w:rsidRPr="00E80F14">
              <w:rPr>
                <w:i w:val="0"/>
                <w:iCs w:val="0"/>
                <w:sz w:val="20"/>
                <w:szCs w:val="20"/>
              </w:rPr>
              <w:t>61</w:t>
            </w:r>
            <w:r w:rsidR="00261C25" w:rsidRPr="00E80F14">
              <w:rPr>
                <w:i w:val="0"/>
                <w:iCs w:val="0"/>
                <w:sz w:val="20"/>
                <w:szCs w:val="20"/>
              </w:rPr>
              <w:t>.</w:t>
            </w:r>
            <w:r w:rsidRPr="00E80F14">
              <w:rPr>
                <w:i w:val="0"/>
                <w:iCs w:val="0"/>
                <w:sz w:val="20"/>
                <w:szCs w:val="20"/>
              </w:rPr>
              <w:t>7</w:t>
            </w:r>
            <w:r w:rsidR="00261C25" w:rsidRPr="00E80F14">
              <w:rPr>
                <w:i w:val="0"/>
                <w:iCs w:val="0"/>
                <w:sz w:val="20"/>
                <w:szCs w:val="20"/>
              </w:rPr>
              <w:t>2</w:t>
            </w:r>
            <w:r w:rsidRPr="00E80F14">
              <w:rPr>
                <w:i w:val="0"/>
                <w:iCs w:val="0"/>
                <w:sz w:val="20"/>
                <w:szCs w:val="20"/>
              </w:rPr>
              <w:t>) [7.25]</w:t>
            </w:r>
          </w:p>
        </w:tc>
        <w:tc>
          <w:tcPr>
            <w:tcW w:w="3303" w:type="dxa"/>
            <w:vAlign w:val="center"/>
          </w:tcPr>
          <w:p w14:paraId="0DE3F874" w14:textId="0B2504B4"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68</w:t>
            </w:r>
            <w:r w:rsidR="00261C25" w:rsidRPr="00E80F14">
              <w:rPr>
                <w:i w:val="0"/>
                <w:iCs w:val="0"/>
                <w:sz w:val="20"/>
                <w:szCs w:val="20"/>
              </w:rPr>
              <w:t>.</w:t>
            </w:r>
            <w:r w:rsidRPr="00E80F14">
              <w:rPr>
                <w:i w:val="0"/>
                <w:iCs w:val="0"/>
                <w:sz w:val="20"/>
                <w:szCs w:val="20"/>
              </w:rPr>
              <w:t>7</w:t>
            </w:r>
            <w:r w:rsidR="00261C25" w:rsidRPr="00E80F14">
              <w:rPr>
                <w:i w:val="0"/>
                <w:iCs w:val="0"/>
                <w:sz w:val="20"/>
                <w:szCs w:val="20"/>
              </w:rPr>
              <w:t>1</w:t>
            </w:r>
            <w:r w:rsidR="00F80D6F" w:rsidRPr="00E80F14">
              <w:rPr>
                <w:i w:val="0"/>
                <w:iCs w:val="0"/>
                <w:sz w:val="20"/>
                <w:szCs w:val="20"/>
              </w:rPr>
              <w:t xml:space="preserve"> </w:t>
            </w:r>
            <w:r w:rsidRPr="00E80F14">
              <w:rPr>
                <w:i w:val="0"/>
                <w:iCs w:val="0"/>
                <w:sz w:val="20"/>
                <w:szCs w:val="20"/>
              </w:rPr>
              <w:t>(65</w:t>
            </w:r>
            <w:r w:rsidR="00261C25" w:rsidRPr="00E80F14">
              <w:rPr>
                <w:i w:val="0"/>
                <w:iCs w:val="0"/>
                <w:sz w:val="20"/>
                <w:szCs w:val="20"/>
              </w:rPr>
              <w:t>.</w:t>
            </w:r>
            <w:r w:rsidRPr="00E80F14">
              <w:rPr>
                <w:i w:val="0"/>
                <w:iCs w:val="0"/>
                <w:sz w:val="20"/>
                <w:szCs w:val="20"/>
              </w:rPr>
              <w:t>9</w:t>
            </w:r>
            <w:r w:rsidR="00261C25" w:rsidRPr="00E80F14">
              <w:rPr>
                <w:i w:val="0"/>
                <w:iCs w:val="0"/>
                <w:sz w:val="20"/>
                <w:szCs w:val="20"/>
              </w:rPr>
              <w:t>5</w:t>
            </w:r>
            <w:r w:rsidR="005B18EB" w:rsidRPr="00E80F14">
              <w:rPr>
                <w:i w:val="0"/>
                <w:iCs w:val="0"/>
                <w:sz w:val="20"/>
                <w:szCs w:val="20"/>
              </w:rPr>
              <w:t>-</w:t>
            </w:r>
            <w:r w:rsidRPr="00E80F14">
              <w:rPr>
                <w:i w:val="0"/>
                <w:iCs w:val="0"/>
                <w:sz w:val="20"/>
                <w:szCs w:val="20"/>
              </w:rPr>
              <w:t>71</w:t>
            </w:r>
            <w:r w:rsidR="00261C25" w:rsidRPr="00E80F14">
              <w:rPr>
                <w:i w:val="0"/>
                <w:iCs w:val="0"/>
                <w:sz w:val="20"/>
                <w:szCs w:val="20"/>
              </w:rPr>
              <w:t>.</w:t>
            </w:r>
            <w:r w:rsidRPr="00E80F14">
              <w:rPr>
                <w:i w:val="0"/>
                <w:iCs w:val="0"/>
                <w:sz w:val="20"/>
                <w:szCs w:val="20"/>
              </w:rPr>
              <w:t>47) [7.26]</w:t>
            </w:r>
          </w:p>
        </w:tc>
        <w:tc>
          <w:tcPr>
            <w:tcW w:w="5590" w:type="dxa"/>
            <w:vAlign w:val="center"/>
          </w:tcPr>
          <w:p w14:paraId="297121A4" w14:textId="2632285C" w:rsidR="007D4886" w:rsidRPr="00E80F14" w:rsidRDefault="007D4886"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75</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Pr="00E80F14">
              <w:rPr>
                <w:i w:val="0"/>
                <w:iCs w:val="0"/>
                <w:sz w:val="20"/>
                <w:szCs w:val="20"/>
              </w:rPr>
              <w:t xml:space="preserve"> (72</w:t>
            </w:r>
            <w:r w:rsidR="00261C25" w:rsidRPr="00E80F14">
              <w:rPr>
                <w:i w:val="0"/>
                <w:iCs w:val="0"/>
                <w:sz w:val="20"/>
                <w:szCs w:val="20"/>
              </w:rPr>
              <w:t>.</w:t>
            </w:r>
            <w:r w:rsidRPr="00E80F14">
              <w:rPr>
                <w:i w:val="0"/>
                <w:iCs w:val="0"/>
                <w:sz w:val="20"/>
                <w:szCs w:val="20"/>
              </w:rPr>
              <w:t>8</w:t>
            </w:r>
            <w:r w:rsidR="00261C25" w:rsidRPr="00E80F14">
              <w:rPr>
                <w:i w:val="0"/>
                <w:iCs w:val="0"/>
                <w:sz w:val="20"/>
                <w:szCs w:val="20"/>
              </w:rPr>
              <w:t>9</w:t>
            </w:r>
            <w:r w:rsidR="005B18EB" w:rsidRPr="00E80F14">
              <w:rPr>
                <w:i w:val="0"/>
                <w:iCs w:val="0"/>
                <w:sz w:val="20"/>
                <w:szCs w:val="20"/>
              </w:rPr>
              <w:t>-</w:t>
            </w:r>
            <w:r w:rsidRPr="00E80F14">
              <w:rPr>
                <w:i w:val="0"/>
                <w:iCs w:val="0"/>
                <w:sz w:val="20"/>
                <w:szCs w:val="20"/>
              </w:rPr>
              <w:t>78</w:t>
            </w:r>
            <w:r w:rsidR="00261C25" w:rsidRPr="00E80F14">
              <w:rPr>
                <w:i w:val="0"/>
                <w:iCs w:val="0"/>
                <w:sz w:val="20"/>
                <w:szCs w:val="20"/>
              </w:rPr>
              <w:t>.</w:t>
            </w:r>
            <w:r w:rsidRPr="00E80F14">
              <w:rPr>
                <w:i w:val="0"/>
                <w:iCs w:val="0"/>
                <w:sz w:val="20"/>
                <w:szCs w:val="20"/>
              </w:rPr>
              <w:t>8</w:t>
            </w:r>
            <w:r w:rsidR="00261C25" w:rsidRPr="00E80F14">
              <w:rPr>
                <w:i w:val="0"/>
                <w:iCs w:val="0"/>
                <w:sz w:val="20"/>
                <w:szCs w:val="20"/>
              </w:rPr>
              <w:t>6</w:t>
            </w:r>
            <w:r w:rsidRPr="00E80F14">
              <w:rPr>
                <w:i w:val="0"/>
                <w:iCs w:val="0"/>
                <w:sz w:val="20"/>
                <w:szCs w:val="20"/>
              </w:rPr>
              <w:t>) [7.38]</w:t>
            </w:r>
          </w:p>
        </w:tc>
      </w:tr>
      <w:tr w:rsidR="00F80D6F" w14:paraId="53949D8E"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33B760AF" w14:textId="77777777" w:rsidR="007D4886" w:rsidRPr="007A6430" w:rsidRDefault="007D4886" w:rsidP="00F80D6F">
            <w:pPr>
              <w:pStyle w:val="Caption"/>
              <w:spacing w:line="240" w:lineRule="auto"/>
              <w:contextualSpacing/>
              <w:jc w:val="center"/>
              <w:rPr>
                <w:b w:val="0"/>
                <w:sz w:val="20"/>
              </w:rPr>
            </w:pPr>
          </w:p>
        </w:tc>
        <w:tc>
          <w:tcPr>
            <w:tcW w:w="1221" w:type="dxa"/>
            <w:vAlign w:val="center"/>
          </w:tcPr>
          <w:p w14:paraId="1D04DD89" w14:textId="6E7A1361" w:rsidR="007D4886" w:rsidRPr="007A6430"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proofErr w:type="spellStart"/>
            <w:r w:rsidRPr="007A6430">
              <w:rPr>
                <w:sz w:val="20"/>
              </w:rPr>
              <w:t>ICM</w:t>
            </w:r>
            <w:r w:rsidR="00AB1FD3" w:rsidRPr="007A6430">
              <w:rPr>
                <w:sz w:val="20"/>
                <w:vertAlign w:val="superscript"/>
              </w:rPr>
              <w:t>d</w:t>
            </w:r>
            <w:proofErr w:type="spellEnd"/>
          </w:p>
        </w:tc>
        <w:tc>
          <w:tcPr>
            <w:tcW w:w="3303" w:type="dxa"/>
            <w:vAlign w:val="center"/>
          </w:tcPr>
          <w:p w14:paraId="2C322507" w14:textId="6D432963"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7</w:t>
            </w:r>
            <w:r w:rsidR="00261C25" w:rsidRPr="00E80F14">
              <w:rPr>
                <w:i w:val="0"/>
                <w:iCs w:val="0"/>
                <w:sz w:val="20"/>
                <w:szCs w:val="20"/>
              </w:rPr>
              <w:t>.</w:t>
            </w:r>
            <w:r w:rsidRPr="00E80F14">
              <w:rPr>
                <w:i w:val="0"/>
                <w:iCs w:val="0"/>
                <w:sz w:val="20"/>
                <w:szCs w:val="20"/>
              </w:rPr>
              <w:t>17</w:t>
            </w:r>
            <w:r w:rsidR="00F80D6F" w:rsidRPr="00E80F14">
              <w:rPr>
                <w:i w:val="0"/>
                <w:iCs w:val="0"/>
                <w:sz w:val="20"/>
                <w:szCs w:val="20"/>
              </w:rPr>
              <w:t xml:space="preserve"> </w:t>
            </w:r>
            <w:r w:rsidRPr="00E80F14">
              <w:rPr>
                <w:i w:val="0"/>
                <w:iCs w:val="0"/>
                <w:sz w:val="20"/>
                <w:szCs w:val="20"/>
              </w:rPr>
              <w:t>(24</w:t>
            </w:r>
            <w:r w:rsidR="00261C25" w:rsidRPr="00E80F14">
              <w:rPr>
                <w:i w:val="0"/>
                <w:iCs w:val="0"/>
                <w:sz w:val="20"/>
                <w:szCs w:val="20"/>
              </w:rPr>
              <w:t>.</w:t>
            </w:r>
            <w:r w:rsidRPr="00E80F14">
              <w:rPr>
                <w:i w:val="0"/>
                <w:iCs w:val="0"/>
                <w:sz w:val="20"/>
                <w:szCs w:val="20"/>
              </w:rPr>
              <w:t>7</w:t>
            </w:r>
            <w:r w:rsidR="00261C25" w:rsidRPr="00E80F14">
              <w:rPr>
                <w:i w:val="0"/>
                <w:iCs w:val="0"/>
                <w:sz w:val="20"/>
                <w:szCs w:val="20"/>
              </w:rPr>
              <w:t>8</w:t>
            </w:r>
            <w:r w:rsidR="005B18EB" w:rsidRPr="00E80F14">
              <w:rPr>
                <w:i w:val="0"/>
                <w:iCs w:val="0"/>
                <w:sz w:val="20"/>
                <w:szCs w:val="20"/>
              </w:rPr>
              <w:t>-</w:t>
            </w:r>
            <w:r w:rsidRPr="00E80F14">
              <w:rPr>
                <w:i w:val="0"/>
                <w:iCs w:val="0"/>
                <w:sz w:val="20"/>
                <w:szCs w:val="20"/>
              </w:rPr>
              <w:t>58</w:t>
            </w:r>
            <w:r w:rsidR="00261C25" w:rsidRPr="00E80F14">
              <w:rPr>
                <w:i w:val="0"/>
                <w:iCs w:val="0"/>
                <w:sz w:val="20"/>
                <w:szCs w:val="20"/>
              </w:rPr>
              <w:t>.</w:t>
            </w:r>
            <w:r w:rsidRPr="00E80F14">
              <w:rPr>
                <w:i w:val="0"/>
                <w:iCs w:val="0"/>
                <w:sz w:val="20"/>
                <w:szCs w:val="20"/>
              </w:rPr>
              <w:t>6</w:t>
            </w:r>
            <w:r w:rsidR="00261C25" w:rsidRPr="00E80F14">
              <w:rPr>
                <w:i w:val="0"/>
                <w:iCs w:val="0"/>
                <w:sz w:val="20"/>
                <w:szCs w:val="20"/>
              </w:rPr>
              <w:t>8</w:t>
            </w:r>
            <w:r w:rsidRPr="00E80F14">
              <w:rPr>
                <w:i w:val="0"/>
                <w:iCs w:val="0"/>
                <w:sz w:val="20"/>
                <w:szCs w:val="20"/>
              </w:rPr>
              <w:t>) [4.54]</w:t>
            </w:r>
          </w:p>
        </w:tc>
        <w:tc>
          <w:tcPr>
            <w:tcW w:w="3303" w:type="dxa"/>
            <w:vAlign w:val="center"/>
          </w:tcPr>
          <w:p w14:paraId="5219067D" w14:textId="44979E3F"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9</w:t>
            </w:r>
            <w:r w:rsidR="00261C25" w:rsidRPr="00E80F14">
              <w:rPr>
                <w:i w:val="0"/>
                <w:iCs w:val="0"/>
                <w:sz w:val="20"/>
                <w:szCs w:val="20"/>
              </w:rPr>
              <w:t>.</w:t>
            </w:r>
            <w:r w:rsidRPr="00E80F14">
              <w:rPr>
                <w:i w:val="0"/>
                <w:iCs w:val="0"/>
                <w:sz w:val="20"/>
                <w:szCs w:val="20"/>
              </w:rPr>
              <w:t>54</w:t>
            </w:r>
            <w:r w:rsidR="00F80D6F" w:rsidRPr="00E80F14">
              <w:rPr>
                <w:i w:val="0"/>
                <w:iCs w:val="0"/>
                <w:sz w:val="20"/>
                <w:szCs w:val="20"/>
              </w:rPr>
              <w:t xml:space="preserve"> </w:t>
            </w:r>
            <w:r w:rsidRPr="00E80F14">
              <w:rPr>
                <w:i w:val="0"/>
                <w:iCs w:val="0"/>
                <w:sz w:val="20"/>
                <w:szCs w:val="20"/>
              </w:rPr>
              <w:t>(25</w:t>
            </w:r>
            <w:r w:rsidR="00261C25" w:rsidRPr="00E80F14">
              <w:rPr>
                <w:i w:val="0"/>
                <w:iCs w:val="0"/>
                <w:sz w:val="20"/>
                <w:szCs w:val="20"/>
              </w:rPr>
              <w:t>.</w:t>
            </w:r>
            <w:r w:rsidRPr="00E80F14">
              <w:rPr>
                <w:i w:val="0"/>
                <w:iCs w:val="0"/>
                <w:sz w:val="20"/>
                <w:szCs w:val="20"/>
              </w:rPr>
              <w:t>63</w:t>
            </w:r>
            <w:r w:rsidR="005B18EB" w:rsidRPr="00E80F14">
              <w:rPr>
                <w:i w:val="0"/>
                <w:iCs w:val="0"/>
                <w:sz w:val="20"/>
                <w:szCs w:val="20"/>
              </w:rPr>
              <w:t>-</w:t>
            </w:r>
            <w:r w:rsidRPr="00E80F14">
              <w:rPr>
                <w:i w:val="0"/>
                <w:iCs w:val="0"/>
                <w:sz w:val="20"/>
                <w:szCs w:val="20"/>
              </w:rPr>
              <w:t>63</w:t>
            </w:r>
            <w:r w:rsidR="00261C25" w:rsidRPr="00E80F14">
              <w:rPr>
                <w:i w:val="0"/>
                <w:iCs w:val="0"/>
                <w:sz w:val="20"/>
                <w:szCs w:val="20"/>
              </w:rPr>
              <w:t>.12</w:t>
            </w:r>
            <w:r w:rsidRPr="00E80F14">
              <w:rPr>
                <w:i w:val="0"/>
                <w:iCs w:val="0"/>
                <w:sz w:val="20"/>
                <w:szCs w:val="20"/>
              </w:rPr>
              <w:t>) [4.18]</w:t>
            </w:r>
          </w:p>
        </w:tc>
        <w:tc>
          <w:tcPr>
            <w:tcW w:w="5590" w:type="dxa"/>
            <w:vAlign w:val="center"/>
          </w:tcPr>
          <w:p w14:paraId="117BC080" w14:textId="079EA44B" w:rsidR="007D4886" w:rsidRPr="00E80F14" w:rsidRDefault="007D4886"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1</w:t>
            </w:r>
            <w:r w:rsidR="00261C25" w:rsidRPr="00E80F14">
              <w:rPr>
                <w:i w:val="0"/>
                <w:iCs w:val="0"/>
                <w:sz w:val="20"/>
                <w:szCs w:val="20"/>
              </w:rPr>
              <w:t>.</w:t>
            </w:r>
            <w:r w:rsidRPr="00E80F14">
              <w:rPr>
                <w:i w:val="0"/>
                <w:iCs w:val="0"/>
                <w:sz w:val="20"/>
                <w:szCs w:val="20"/>
              </w:rPr>
              <w:t>3</w:t>
            </w:r>
            <w:r w:rsidR="00261C25" w:rsidRPr="00E80F14">
              <w:rPr>
                <w:i w:val="0"/>
                <w:iCs w:val="0"/>
                <w:sz w:val="20"/>
                <w:szCs w:val="20"/>
              </w:rPr>
              <w:t>8</w:t>
            </w:r>
            <w:r w:rsidR="00F80D6F" w:rsidRPr="00E80F14">
              <w:rPr>
                <w:i w:val="0"/>
                <w:iCs w:val="0"/>
                <w:sz w:val="20"/>
                <w:szCs w:val="20"/>
              </w:rPr>
              <w:t xml:space="preserve"> </w:t>
            </w:r>
            <w:r w:rsidRPr="00E80F14">
              <w:rPr>
                <w:i w:val="0"/>
                <w:iCs w:val="0"/>
                <w:sz w:val="20"/>
                <w:szCs w:val="20"/>
              </w:rPr>
              <w:t>(26</w:t>
            </w:r>
            <w:r w:rsidR="00261C25" w:rsidRPr="00E80F14">
              <w:rPr>
                <w:i w:val="0"/>
                <w:iCs w:val="0"/>
                <w:sz w:val="20"/>
                <w:szCs w:val="20"/>
              </w:rPr>
              <w:t>.</w:t>
            </w:r>
            <w:r w:rsidRPr="00E80F14">
              <w:rPr>
                <w:i w:val="0"/>
                <w:iCs w:val="0"/>
                <w:sz w:val="20"/>
                <w:szCs w:val="20"/>
              </w:rPr>
              <w:t>0</w:t>
            </w:r>
            <w:r w:rsidR="00261C25" w:rsidRPr="00E80F14">
              <w:rPr>
                <w:i w:val="0"/>
                <w:iCs w:val="0"/>
                <w:sz w:val="20"/>
                <w:szCs w:val="20"/>
              </w:rPr>
              <w:t>2</w:t>
            </w:r>
            <w:r w:rsidR="005B18EB" w:rsidRPr="00E80F14">
              <w:rPr>
                <w:i w:val="0"/>
                <w:iCs w:val="0"/>
                <w:sz w:val="20"/>
                <w:szCs w:val="20"/>
              </w:rPr>
              <w:t>-</w:t>
            </w:r>
            <w:r w:rsidRPr="00E80F14">
              <w:rPr>
                <w:i w:val="0"/>
                <w:iCs w:val="0"/>
                <w:sz w:val="20"/>
                <w:szCs w:val="20"/>
              </w:rPr>
              <w:t>67</w:t>
            </w:r>
            <w:r w:rsidR="00261C25" w:rsidRPr="00E80F14">
              <w:rPr>
                <w:i w:val="0"/>
                <w:iCs w:val="0"/>
                <w:sz w:val="20"/>
                <w:szCs w:val="20"/>
              </w:rPr>
              <w:t>.88</w:t>
            </w:r>
            <w:r w:rsidRPr="00E80F14">
              <w:rPr>
                <w:i w:val="0"/>
                <w:iCs w:val="0"/>
                <w:sz w:val="20"/>
                <w:szCs w:val="20"/>
              </w:rPr>
              <w:t>) [4.02]</w:t>
            </w:r>
          </w:p>
        </w:tc>
      </w:tr>
      <w:tr w:rsidR="00F80D6F" w14:paraId="7894705C" w14:textId="77777777" w:rsidTr="007A6430">
        <w:trPr>
          <w:cnfStyle w:val="000000100000" w:firstRow="0" w:lastRow="0" w:firstColumn="0" w:lastColumn="0" w:oddVBand="0" w:evenVBand="0" w:oddHBand="1" w:evenHBand="0" w:firstRowFirstColumn="0" w:firstRowLastColumn="0" w:lastRowFirstColumn="0" w:lastRowLastColumn="0"/>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restart"/>
            <w:vAlign w:val="center"/>
          </w:tcPr>
          <w:p w14:paraId="3225508F" w14:textId="77777777" w:rsidR="00261C25" w:rsidRPr="00190B54" w:rsidRDefault="00501653" w:rsidP="00F80D6F">
            <w:pPr>
              <w:pStyle w:val="Caption"/>
              <w:spacing w:line="240" w:lineRule="auto"/>
              <w:contextualSpacing/>
              <w:jc w:val="center"/>
              <w:rPr>
                <w:b w:val="0"/>
                <w:bCs w:val="0"/>
                <w:sz w:val="20"/>
                <w:szCs w:val="20"/>
              </w:rPr>
            </w:pPr>
            <w:r w:rsidRPr="007A6430">
              <w:rPr>
                <w:b w:val="0"/>
                <w:sz w:val="20"/>
              </w:rPr>
              <w:t>Cumulative deaths</w:t>
            </w:r>
          </w:p>
          <w:p w14:paraId="54FBC7E4" w14:textId="6C1176B5" w:rsidR="00F80D6F" w:rsidRPr="007A6430" w:rsidRDefault="00F80D6F" w:rsidP="00F80D6F">
            <w:pPr>
              <w:pStyle w:val="Caption"/>
              <w:spacing w:line="240" w:lineRule="auto"/>
              <w:contextualSpacing/>
              <w:jc w:val="center"/>
              <w:rPr>
                <w:b w:val="0"/>
                <w:sz w:val="20"/>
              </w:rPr>
            </w:pPr>
            <w:r w:rsidRPr="00190B54">
              <w:rPr>
                <w:b w:val="0"/>
                <w:bCs w:val="0"/>
                <w:sz w:val="20"/>
                <w:szCs w:val="20"/>
              </w:rPr>
              <w:t>(thousands)</w:t>
            </w:r>
          </w:p>
        </w:tc>
        <w:tc>
          <w:tcPr>
            <w:tcW w:w="1221" w:type="dxa"/>
            <w:vAlign w:val="center"/>
          </w:tcPr>
          <w:p w14:paraId="5A30604D" w14:textId="01434AD8" w:rsidR="00501653" w:rsidRPr="007A6430" w:rsidRDefault="00501653"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rPr>
            </w:pPr>
            <w:r w:rsidRPr="007A6430">
              <w:rPr>
                <w:sz w:val="20"/>
              </w:rPr>
              <w:t>Observed</w:t>
            </w:r>
          </w:p>
        </w:tc>
        <w:tc>
          <w:tcPr>
            <w:tcW w:w="3303" w:type="dxa"/>
            <w:vAlign w:val="center"/>
          </w:tcPr>
          <w:p w14:paraId="39392CDD" w14:textId="66FF6DD6"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21</w:t>
            </w:r>
            <w:r w:rsidR="00261C25" w:rsidRPr="00E80F14">
              <w:rPr>
                <w:i w:val="0"/>
                <w:iCs w:val="0"/>
                <w:sz w:val="20"/>
                <w:szCs w:val="20"/>
              </w:rPr>
              <w:t>.56</w:t>
            </w:r>
          </w:p>
        </w:tc>
        <w:tc>
          <w:tcPr>
            <w:tcW w:w="3303" w:type="dxa"/>
            <w:vAlign w:val="center"/>
          </w:tcPr>
          <w:p w14:paraId="442DEA38" w14:textId="0E941BBB"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37</w:t>
            </w:r>
            <w:r w:rsidR="00261C25" w:rsidRPr="00E80F14">
              <w:rPr>
                <w:i w:val="0"/>
                <w:iCs w:val="0"/>
                <w:sz w:val="20"/>
                <w:szCs w:val="20"/>
              </w:rPr>
              <w:t>.07</w:t>
            </w:r>
          </w:p>
        </w:tc>
        <w:tc>
          <w:tcPr>
            <w:tcW w:w="5590" w:type="dxa"/>
            <w:vAlign w:val="center"/>
          </w:tcPr>
          <w:p w14:paraId="1F1B623D" w14:textId="76930D95" w:rsidR="00501653" w:rsidRPr="00E80F14" w:rsidRDefault="005B18EB" w:rsidP="00F80D6F">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E80F14">
              <w:rPr>
                <w:i w:val="0"/>
                <w:iCs w:val="0"/>
                <w:sz w:val="20"/>
                <w:szCs w:val="20"/>
              </w:rPr>
              <w:t>148</w:t>
            </w:r>
            <w:r w:rsidR="00261C25" w:rsidRPr="00E80F14">
              <w:rPr>
                <w:i w:val="0"/>
                <w:iCs w:val="0"/>
                <w:sz w:val="20"/>
                <w:szCs w:val="20"/>
              </w:rPr>
              <w:t>.</w:t>
            </w:r>
            <w:r w:rsidRPr="00E80F14">
              <w:rPr>
                <w:i w:val="0"/>
                <w:iCs w:val="0"/>
                <w:sz w:val="20"/>
                <w:szCs w:val="20"/>
              </w:rPr>
              <w:t>4</w:t>
            </w:r>
            <w:r w:rsidR="00261C25" w:rsidRPr="00E80F14">
              <w:rPr>
                <w:i w:val="0"/>
                <w:iCs w:val="0"/>
                <w:sz w:val="20"/>
                <w:szCs w:val="20"/>
              </w:rPr>
              <w:t>3</w:t>
            </w:r>
          </w:p>
        </w:tc>
      </w:tr>
      <w:tr w:rsidR="00F80D6F" w14:paraId="010A3878" w14:textId="77777777" w:rsidTr="007A6430">
        <w:trPr>
          <w:trHeight w:hRule="exact" w:val="384"/>
        </w:trPr>
        <w:tc>
          <w:tcPr>
            <w:cnfStyle w:val="001000000000" w:firstRow="0" w:lastRow="0" w:firstColumn="1" w:lastColumn="0" w:oddVBand="0" w:evenVBand="0" w:oddHBand="0" w:evenHBand="0" w:firstRowFirstColumn="0" w:firstRowLastColumn="0" w:lastRowFirstColumn="0" w:lastRowLastColumn="0"/>
            <w:tcW w:w="1064" w:type="dxa"/>
            <w:vMerge/>
            <w:vAlign w:val="center"/>
          </w:tcPr>
          <w:p w14:paraId="54339FE6" w14:textId="77777777" w:rsidR="00501653" w:rsidRPr="007A6430" w:rsidRDefault="00501653" w:rsidP="00F80D6F">
            <w:pPr>
              <w:pStyle w:val="Caption"/>
              <w:spacing w:line="240" w:lineRule="auto"/>
              <w:contextualSpacing/>
              <w:jc w:val="center"/>
              <w:rPr>
                <w:b w:val="0"/>
                <w:sz w:val="20"/>
              </w:rPr>
            </w:pPr>
          </w:p>
        </w:tc>
        <w:tc>
          <w:tcPr>
            <w:tcW w:w="1221" w:type="dxa"/>
            <w:vAlign w:val="center"/>
          </w:tcPr>
          <w:p w14:paraId="5B8A2447" w14:textId="10A09FB1" w:rsidR="00501653" w:rsidRPr="007A6430" w:rsidRDefault="00501653"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20"/>
              </w:rPr>
            </w:pPr>
            <w:r w:rsidRPr="007A6430">
              <w:rPr>
                <w:sz w:val="20"/>
              </w:rPr>
              <w:t>SEIR-</w:t>
            </w:r>
            <w:proofErr w:type="spellStart"/>
            <w:r w:rsidRPr="007A6430">
              <w:rPr>
                <w:sz w:val="20"/>
              </w:rPr>
              <w:t>fansy</w:t>
            </w:r>
            <w:proofErr w:type="spellEnd"/>
          </w:p>
        </w:tc>
        <w:tc>
          <w:tcPr>
            <w:tcW w:w="3303" w:type="dxa"/>
            <w:vAlign w:val="center"/>
          </w:tcPr>
          <w:p w14:paraId="28F7D1FF" w14:textId="7503F70F"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361</w:t>
            </w:r>
            <w:r w:rsidR="00261C25" w:rsidRPr="00E80F14">
              <w:rPr>
                <w:i w:val="0"/>
                <w:iCs w:val="0"/>
                <w:sz w:val="20"/>
                <w:szCs w:val="20"/>
              </w:rPr>
              <w:t>.52</w:t>
            </w:r>
            <w:r w:rsidR="00F80D6F" w:rsidRPr="00E80F14">
              <w:rPr>
                <w:i w:val="0"/>
                <w:iCs w:val="0"/>
                <w:sz w:val="20"/>
                <w:szCs w:val="20"/>
              </w:rPr>
              <w:t xml:space="preserve"> </w:t>
            </w:r>
            <w:r w:rsidRPr="00E80F14">
              <w:rPr>
                <w:i w:val="0"/>
                <w:iCs w:val="0"/>
                <w:sz w:val="20"/>
                <w:szCs w:val="20"/>
              </w:rPr>
              <w:t>(347</w:t>
            </w:r>
            <w:r w:rsidR="00261C25" w:rsidRPr="00E80F14">
              <w:rPr>
                <w:i w:val="0"/>
                <w:iCs w:val="0"/>
                <w:sz w:val="20"/>
                <w:szCs w:val="20"/>
              </w:rPr>
              <w:t>.</w:t>
            </w:r>
            <w:r w:rsidRPr="00E80F14">
              <w:rPr>
                <w:i w:val="0"/>
                <w:iCs w:val="0"/>
                <w:sz w:val="20"/>
                <w:szCs w:val="20"/>
              </w:rPr>
              <w:t>23-375</w:t>
            </w:r>
            <w:r w:rsidR="00261C25" w:rsidRPr="00E80F14">
              <w:rPr>
                <w:i w:val="0"/>
                <w:iCs w:val="0"/>
                <w:sz w:val="20"/>
                <w:szCs w:val="20"/>
              </w:rPr>
              <w:t>.85</w:t>
            </w:r>
            <w:r w:rsidRPr="00E80F14">
              <w:rPr>
                <w:i w:val="0"/>
                <w:iCs w:val="0"/>
                <w:sz w:val="20"/>
                <w:szCs w:val="20"/>
              </w:rPr>
              <w:t>) [2.97]</w:t>
            </w:r>
          </w:p>
        </w:tc>
        <w:tc>
          <w:tcPr>
            <w:tcW w:w="3303" w:type="dxa"/>
            <w:vAlign w:val="center"/>
          </w:tcPr>
          <w:p w14:paraId="1E95F262" w14:textId="3429FDA6"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442</w:t>
            </w:r>
            <w:r w:rsidR="00261C25" w:rsidRPr="00E80F14">
              <w:rPr>
                <w:i w:val="0"/>
                <w:iCs w:val="0"/>
                <w:sz w:val="20"/>
                <w:szCs w:val="20"/>
              </w:rPr>
              <w:t>.25</w:t>
            </w:r>
            <w:r w:rsidR="00F80D6F" w:rsidRPr="00E80F14">
              <w:rPr>
                <w:i w:val="0"/>
                <w:iCs w:val="0"/>
                <w:sz w:val="20"/>
                <w:szCs w:val="20"/>
              </w:rPr>
              <w:t xml:space="preserve"> </w:t>
            </w:r>
            <w:r w:rsidRPr="00E80F14">
              <w:rPr>
                <w:i w:val="0"/>
                <w:iCs w:val="0"/>
                <w:sz w:val="20"/>
                <w:szCs w:val="20"/>
              </w:rPr>
              <w:t>(425</w:t>
            </w:r>
            <w:r w:rsidR="00261C25" w:rsidRPr="00E80F14">
              <w:rPr>
                <w:i w:val="0"/>
                <w:iCs w:val="0"/>
                <w:sz w:val="20"/>
                <w:szCs w:val="20"/>
              </w:rPr>
              <w:t>.05</w:t>
            </w:r>
            <w:r w:rsidRPr="00E80F14">
              <w:rPr>
                <w:i w:val="0"/>
                <w:iCs w:val="0"/>
                <w:sz w:val="20"/>
                <w:szCs w:val="20"/>
              </w:rPr>
              <w:t>-459</w:t>
            </w:r>
            <w:r w:rsidR="00473747" w:rsidRPr="00E80F14">
              <w:rPr>
                <w:i w:val="0"/>
                <w:iCs w:val="0"/>
                <w:sz w:val="20"/>
                <w:szCs w:val="20"/>
              </w:rPr>
              <w:t>.64</w:t>
            </w:r>
            <w:r w:rsidRPr="00E80F14">
              <w:rPr>
                <w:i w:val="0"/>
                <w:iCs w:val="0"/>
                <w:sz w:val="20"/>
                <w:szCs w:val="20"/>
              </w:rPr>
              <w:t>) [3.23]</w:t>
            </w:r>
          </w:p>
        </w:tc>
        <w:tc>
          <w:tcPr>
            <w:tcW w:w="5590" w:type="dxa"/>
            <w:vAlign w:val="center"/>
          </w:tcPr>
          <w:p w14:paraId="4E8936DA" w14:textId="49F4A53E" w:rsidR="00501653" w:rsidRPr="00E80F14" w:rsidRDefault="005B18EB" w:rsidP="00F80D6F">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E80F14">
              <w:rPr>
                <w:i w:val="0"/>
                <w:iCs w:val="0"/>
                <w:sz w:val="20"/>
                <w:szCs w:val="20"/>
              </w:rPr>
              <w:t>504</w:t>
            </w:r>
            <w:r w:rsidR="00261C25" w:rsidRPr="00E80F14">
              <w:rPr>
                <w:i w:val="0"/>
                <w:iCs w:val="0"/>
                <w:sz w:val="20"/>
                <w:szCs w:val="20"/>
              </w:rPr>
              <w:t>.76</w:t>
            </w:r>
            <w:r w:rsidR="00F80D6F" w:rsidRPr="00E80F14">
              <w:rPr>
                <w:i w:val="0"/>
                <w:iCs w:val="0"/>
                <w:sz w:val="20"/>
                <w:szCs w:val="20"/>
              </w:rPr>
              <w:t xml:space="preserve"> </w:t>
            </w:r>
            <w:r w:rsidRPr="00E80F14">
              <w:rPr>
                <w:i w:val="0"/>
                <w:iCs w:val="0"/>
                <w:sz w:val="20"/>
                <w:szCs w:val="20"/>
              </w:rPr>
              <w:t>(485</w:t>
            </w:r>
            <w:r w:rsidR="00473747" w:rsidRPr="00E80F14">
              <w:rPr>
                <w:i w:val="0"/>
                <w:iCs w:val="0"/>
                <w:sz w:val="20"/>
                <w:szCs w:val="20"/>
              </w:rPr>
              <w:t>.</w:t>
            </w:r>
            <w:r w:rsidRPr="00E80F14">
              <w:rPr>
                <w:i w:val="0"/>
                <w:iCs w:val="0"/>
                <w:sz w:val="20"/>
                <w:szCs w:val="20"/>
              </w:rPr>
              <w:t>50-524</w:t>
            </w:r>
            <w:r w:rsidR="00473747" w:rsidRPr="00E80F14">
              <w:rPr>
                <w:i w:val="0"/>
                <w:iCs w:val="0"/>
                <w:sz w:val="20"/>
                <w:szCs w:val="20"/>
              </w:rPr>
              <w:t>.</w:t>
            </w:r>
            <w:r w:rsidRPr="00E80F14">
              <w:rPr>
                <w:i w:val="0"/>
                <w:iCs w:val="0"/>
                <w:sz w:val="20"/>
                <w:szCs w:val="20"/>
              </w:rPr>
              <w:t>0</w:t>
            </w:r>
            <w:r w:rsidR="00473747" w:rsidRPr="00E80F14">
              <w:rPr>
                <w:i w:val="0"/>
                <w:iCs w:val="0"/>
                <w:sz w:val="20"/>
                <w:szCs w:val="20"/>
              </w:rPr>
              <w:t>7</w:t>
            </w:r>
            <w:r w:rsidRPr="00E80F14">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4974107E"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E80F14">
        <w:rPr>
          <w:i/>
          <w:iCs/>
          <w:sz w:val="18"/>
          <w:szCs w:val="18"/>
        </w:rPr>
        <w:t xml:space="preserve"> cumulative reported cases, </w:t>
      </w:r>
      <w:r w:rsidR="00256302">
        <w:rPr>
          <w:i/>
          <w:iCs/>
          <w:sz w:val="18"/>
          <w:szCs w:val="18"/>
        </w:rPr>
        <w:t>total</w:t>
      </w:r>
      <w:r>
        <w:rPr>
          <w:i/>
          <w:iCs/>
          <w:sz w:val="18"/>
          <w:szCs w:val="18"/>
        </w:rPr>
        <w:t xml:space="preserve"> active cas</w:t>
      </w:r>
      <w:r w:rsidR="00E80F14">
        <w:rPr>
          <w:i/>
          <w:iCs/>
          <w:sz w:val="18"/>
          <w:szCs w:val="18"/>
        </w:rPr>
        <w:t>es</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lang w:bidi="bn-IN"/>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lang w:bidi="bn-IN"/>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lang w:bidi="bn-IN"/>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lang w:bidi="bn-IN"/>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lang w:bidi="bn-IN"/>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lang w:bidi="bn-IN"/>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lang w:bidi="bn-IN"/>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3;insr.12402. </w:t>
      </w:r>
    </w:p>
    <w:p w14:paraId="065C3DA0" w14:textId="77777777" w:rsidR="001637C4" w:rsidRPr="001637C4" w:rsidRDefault="001637C4" w:rsidP="001637C4">
      <w:pPr>
        <w:pStyle w:val="Bibliography"/>
      </w:pPr>
      <w:r w:rsidRPr="001637C4">
        <w:t xml:space="preserve">9. </w:t>
      </w:r>
      <w:r w:rsidRPr="001637C4">
        <w:tab/>
        <w:t xml:space="preserve">Kermack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Song PX, Wang L, Zhou Y, He J, Zhu B, Wang F, et al. An epidemiological forecast model and software assessing interventions on COVID-19 epidemic in China. medRxiv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Jin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Presymptomatic Transmission of SARS-CoV-2, Zhejiang Province, China, 2020. Emerg Infect Dis. 2020 May;26(5):1052–4. </w:t>
      </w:r>
    </w:p>
    <w:p w14:paraId="78284B09" w14:textId="77777777" w:rsidR="001637C4" w:rsidRPr="001637C4" w:rsidRDefault="001637C4" w:rsidP="001637C4">
      <w:pPr>
        <w:pStyle w:val="Bibliography"/>
      </w:pPr>
      <w:r w:rsidRPr="001637C4">
        <w:t xml:space="preserve">16. </w:t>
      </w:r>
      <w:r w:rsidRPr="001637C4">
        <w:tab/>
        <w:t xml:space="preserve">Bertozzi AL, Franco E, Mohler G, Short MB, Sledge D. The challenges of modeling and forecasting the spread of COVID-19. Proc Natl Acad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Acad Eng. 2020 Jun;5(2):133–40. </w:t>
      </w:r>
    </w:p>
    <w:p w14:paraId="1914F3BE" w14:textId="77777777" w:rsidR="001637C4" w:rsidRPr="001637C4" w:rsidRDefault="001637C4" w:rsidP="001637C4">
      <w:pPr>
        <w:pStyle w:val="Bibliography"/>
      </w:pPr>
      <w:r w:rsidRPr="001637C4">
        <w:t xml:space="preserve">18. </w:t>
      </w:r>
      <w:r w:rsidRPr="001637C4">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Unwin HJT, Mishra S, Bradley VC, Gandy A, Mellan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t>Mellan TA, Hoeltgebaum HH, Mishra S, Whittaker C, Schnekenberg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Khosrawipour T, Kocbach P, Ichii H, Bania J, Khosrawipour V. Evaluating the massive underreporting and undertesting of COVID-19 cases in multiple global epicenters. Pulmonology. 2020 Jun;S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England ;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Rocklöv J. The reproductive number of COVID-19 is higher compared to SARS coronavirus. J Travel Med. 2020 Mar 13;27(2):taaa021. </w:t>
      </w:r>
    </w:p>
    <w:p w14:paraId="26BCD985" w14:textId="77777777" w:rsidR="001637C4" w:rsidRPr="001637C4" w:rsidRDefault="001637C4" w:rsidP="001637C4">
      <w:pPr>
        <w:pStyle w:val="Bibliography"/>
      </w:pPr>
      <w:r w:rsidRPr="001637C4">
        <w:t xml:space="preserve">27. </w:t>
      </w:r>
      <w:r w:rsidRPr="001637C4">
        <w:tab/>
        <w:t xml:space="preserve">Cori A, Ferguson NM, Fraser C, Cauchemez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Okell LC, Dorigatti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rjags: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Engl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ymant C, Kendall M, Zhao L, Nurtay A, Abeler-Dörner L, et al. Quantifying SARS-CoV-2 transmission suggests epidemic control with digital contact tracing. Science. 2020 May 8;368(6491):eabb6936. </w:t>
      </w:r>
    </w:p>
    <w:p w14:paraId="6CB44BD6" w14:textId="77777777" w:rsidR="001637C4" w:rsidRPr="001637C4" w:rsidRDefault="001637C4" w:rsidP="001637C4">
      <w:pPr>
        <w:pStyle w:val="Bibliography"/>
      </w:pPr>
      <w:r w:rsidRPr="001637C4">
        <w:t xml:space="preserve">34. </w:t>
      </w:r>
      <w:r w:rsidRPr="001637C4">
        <w:tab/>
        <w:t xml:space="preserve">Mishra V, Burma A, Das S, Parivallal M, Amudhan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Morb Mortal Wkly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t>Rahmandad H, Lim TY, Sterman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t>Bhaduri R, Kundu R, Purkayastha S, Beesley LJ, Kleinsasser M, Mukherjee B. SEIRfansy: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t xml:space="preserve">Diekmann O, Heesterbeek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Scott J, Gandy A, Mishra S, Unwin J, Flaxman S, Bhatt S. epidemia: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Baguelin M, Winskill P, Hamlet A, et al. The impact of COVID-19 and strategies for mitigation and suppression in low- and middle-income countries. Science. 2020 Jun 12;eabc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r w:rsidRPr="001637C4">
        <w:rPr>
          <w:i/>
          <w:iCs/>
        </w:rPr>
        <w:t>Stan</w:t>
      </w:r>
      <w:r w:rsidRPr="001637C4">
        <w:t> : A Probabilistic Programming Language. J Stat Softw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t xml:space="preserve">Wangping J, Ke H, Yang S, Wenzhe C, Shengshu W, Shanshan Y, et al. Extended SIR Prediction of the Epidemics Trend of COVID-19 in Italy and Compared With Hunan, China. Front Med. 2020 May 6;7:169.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Dudouet J, Nicolás Orce J. Global analysis of the COVID-19 pandemic using simple epidemiological models. Appl Math Model. 2021 Feb;90:995–1008. </w:t>
      </w:r>
    </w:p>
    <w:p w14:paraId="5F36EE69" w14:textId="77777777" w:rsidR="001637C4" w:rsidRPr="001637C4" w:rsidRDefault="001637C4" w:rsidP="001637C4">
      <w:pPr>
        <w:pStyle w:val="Bibliography"/>
      </w:pPr>
      <w:r w:rsidRPr="001637C4">
        <w:t xml:space="preserve">55. </w:t>
      </w:r>
      <w:r w:rsidRPr="001637C4">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Singh BC, Alom Z, Rahman MM, Baowaly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t xml:space="preserve">Vehtari A, Gelman A, Gabry J. Practical Bayesian model evaluation using leave-one-out cross-validation and WAIC. Stat Comput. 2017 Sep;27(5):1413–32. </w:t>
      </w:r>
    </w:p>
    <w:p w14:paraId="6859993C" w14:textId="77777777" w:rsidR="001637C4" w:rsidRPr="001637C4" w:rsidRDefault="001637C4" w:rsidP="001637C4">
      <w:pPr>
        <w:pStyle w:val="Bibliography"/>
      </w:pPr>
      <w:r w:rsidRPr="001637C4">
        <w:lastRenderedPageBreak/>
        <w:t xml:space="preserve">59. </w:t>
      </w:r>
      <w:r w:rsidRPr="001637C4">
        <w:tab/>
        <w:t xml:space="preserve">Bürkner P-C, Gabry J, Vehtari A. Approximate leave-future-out cross-validation for Bayesian time series models. J Stat Comput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Mellan TA, Coupland H, et al. State-level tracking of COVID-19 in the United States. Nat Commun.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Dellicour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Gandy A, Swapnil Mishra. ImperialCollegeLondon/covid19local: Website Release for Wednesday 1tth Mar 2021, new doi for the week [Internet]. Zenodo;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Basu D, Ray D, Kleinsasser M, Purkayastha S, Bhattacharyya R, et al. Comprehensive public health evaluation of lockdown as a non-pharmaceutical intervention on COVID-19 spread in India: national trends masking state-level variations. BMJ Open. 2020 Dec;10(12):e041778. </w:t>
      </w:r>
    </w:p>
    <w:p w14:paraId="08402582" w14:textId="77777777" w:rsidR="001637C4" w:rsidRPr="001637C4" w:rsidRDefault="001637C4" w:rsidP="001637C4">
      <w:pPr>
        <w:pStyle w:val="Bibliography"/>
      </w:pPr>
      <w:r w:rsidRPr="001637C4">
        <w:t xml:space="preserve">67. </w:t>
      </w:r>
      <w:r w:rsidRPr="001637C4">
        <w:tab/>
        <w:t>Rahmandad H, Lim TY, Sterman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t xml:space="preserve">Balabdaoui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05456A"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05456A"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05456A"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05456A"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05456A"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05456A"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28"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29"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36DB7" w14:textId="77777777" w:rsidR="0005456A" w:rsidRDefault="0005456A">
      <w:r>
        <w:separator/>
      </w:r>
    </w:p>
  </w:endnote>
  <w:endnote w:type="continuationSeparator" w:id="0">
    <w:p w14:paraId="4E0F9FF5" w14:textId="77777777" w:rsidR="0005456A" w:rsidRDefault="0005456A">
      <w:r>
        <w:continuationSeparator/>
      </w:r>
    </w:p>
  </w:endnote>
  <w:endnote w:type="continuationNotice" w:id="1">
    <w:p w14:paraId="4A1E83AF" w14:textId="77777777" w:rsidR="0005456A" w:rsidRDefault="000545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637F01" w:rsidRDefault="00637F01">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637F01" w:rsidRDefault="00637F0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41</w:t>
    </w:r>
    <w:r>
      <w:rPr>
        <w:rFonts w:ascii="Liberation Serif" w:eastAsia="Liberation Serif" w:hAnsi="Liberation Serif" w:cs="Liberation Serif"/>
        <w:color w:val="000000"/>
      </w:rPr>
      <w:fldChar w:fldCharType="end"/>
    </w:r>
  </w:p>
  <w:p w14:paraId="000000AC" w14:textId="77777777" w:rsidR="00637F01" w:rsidRDefault="00637F01">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C6F4C1" w14:textId="77777777" w:rsidR="0005456A" w:rsidRDefault="0005456A">
      <w:r>
        <w:separator/>
      </w:r>
    </w:p>
  </w:footnote>
  <w:footnote w:type="continuationSeparator" w:id="0">
    <w:p w14:paraId="196BB908" w14:textId="77777777" w:rsidR="0005456A" w:rsidRDefault="0005456A">
      <w:r>
        <w:continuationSeparator/>
      </w:r>
    </w:p>
  </w:footnote>
  <w:footnote w:type="continuationNotice" w:id="1">
    <w:p w14:paraId="07830197" w14:textId="77777777" w:rsidR="0005456A" w:rsidRDefault="000545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637F01" w:rsidRDefault="00637F01">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9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56A"/>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D49CA"/>
    <w:rsid w:val="000E19F3"/>
    <w:rsid w:val="000E1D1C"/>
    <w:rsid w:val="000E2993"/>
    <w:rsid w:val="000E3CF8"/>
    <w:rsid w:val="000E4C91"/>
    <w:rsid w:val="000E4EF6"/>
    <w:rsid w:val="000E6C97"/>
    <w:rsid w:val="000E7BD6"/>
    <w:rsid w:val="000F0288"/>
    <w:rsid w:val="000F1570"/>
    <w:rsid w:val="000F1781"/>
    <w:rsid w:val="000F232F"/>
    <w:rsid w:val="000F32C4"/>
    <w:rsid w:val="000F38B6"/>
    <w:rsid w:val="000F3A71"/>
    <w:rsid w:val="000F6521"/>
    <w:rsid w:val="000F773E"/>
    <w:rsid w:val="00100C37"/>
    <w:rsid w:val="00101465"/>
    <w:rsid w:val="00103FC9"/>
    <w:rsid w:val="001046CC"/>
    <w:rsid w:val="00104848"/>
    <w:rsid w:val="00104AC3"/>
    <w:rsid w:val="00105998"/>
    <w:rsid w:val="00112131"/>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1EC8"/>
    <w:rsid w:val="00172594"/>
    <w:rsid w:val="0017304A"/>
    <w:rsid w:val="001743C2"/>
    <w:rsid w:val="00174B63"/>
    <w:rsid w:val="00177A40"/>
    <w:rsid w:val="00177A77"/>
    <w:rsid w:val="00180FE0"/>
    <w:rsid w:val="001812EC"/>
    <w:rsid w:val="001832E1"/>
    <w:rsid w:val="00186DB1"/>
    <w:rsid w:val="00190B54"/>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7003"/>
    <w:rsid w:val="001C7FEC"/>
    <w:rsid w:val="001D0900"/>
    <w:rsid w:val="001D0A5A"/>
    <w:rsid w:val="001D1091"/>
    <w:rsid w:val="001D20C3"/>
    <w:rsid w:val="001D2732"/>
    <w:rsid w:val="001D567F"/>
    <w:rsid w:val="001D6536"/>
    <w:rsid w:val="001E0246"/>
    <w:rsid w:val="001E18E9"/>
    <w:rsid w:val="001E2F7A"/>
    <w:rsid w:val="001E4D58"/>
    <w:rsid w:val="001E5903"/>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12D"/>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1A68"/>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0C10"/>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B57"/>
    <w:rsid w:val="003D7FB4"/>
    <w:rsid w:val="003E0078"/>
    <w:rsid w:val="003E0EFD"/>
    <w:rsid w:val="003E1F30"/>
    <w:rsid w:val="003E32CE"/>
    <w:rsid w:val="003E482F"/>
    <w:rsid w:val="003E56EE"/>
    <w:rsid w:val="003E6B77"/>
    <w:rsid w:val="003E7524"/>
    <w:rsid w:val="003F0FA2"/>
    <w:rsid w:val="003F4515"/>
    <w:rsid w:val="004017C0"/>
    <w:rsid w:val="0040268D"/>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376FD"/>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0927"/>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4316"/>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2554"/>
    <w:rsid w:val="00633FE5"/>
    <w:rsid w:val="00635A28"/>
    <w:rsid w:val="00636F77"/>
    <w:rsid w:val="00637F01"/>
    <w:rsid w:val="00637FFC"/>
    <w:rsid w:val="00642B82"/>
    <w:rsid w:val="0064425F"/>
    <w:rsid w:val="00645845"/>
    <w:rsid w:val="006512BE"/>
    <w:rsid w:val="006516A7"/>
    <w:rsid w:val="0065222A"/>
    <w:rsid w:val="00652AEA"/>
    <w:rsid w:val="00654064"/>
    <w:rsid w:val="006547D0"/>
    <w:rsid w:val="006549EF"/>
    <w:rsid w:val="006566C6"/>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1F6"/>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6607"/>
    <w:rsid w:val="00707DAB"/>
    <w:rsid w:val="00707DD7"/>
    <w:rsid w:val="0071117E"/>
    <w:rsid w:val="007117ED"/>
    <w:rsid w:val="00717EB9"/>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430"/>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0556"/>
    <w:rsid w:val="008441BB"/>
    <w:rsid w:val="00844384"/>
    <w:rsid w:val="00844D6C"/>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8F757B"/>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74A"/>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42AF"/>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5AA0"/>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85B96"/>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067"/>
    <w:rsid w:val="00AB0C46"/>
    <w:rsid w:val="00AB1986"/>
    <w:rsid w:val="00AB1FD3"/>
    <w:rsid w:val="00AB2DAE"/>
    <w:rsid w:val="00AB3E4F"/>
    <w:rsid w:val="00AB5D72"/>
    <w:rsid w:val="00AB7EEE"/>
    <w:rsid w:val="00AB7F24"/>
    <w:rsid w:val="00AC3BED"/>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10D2"/>
    <w:rsid w:val="00B820DA"/>
    <w:rsid w:val="00B84B02"/>
    <w:rsid w:val="00B84D64"/>
    <w:rsid w:val="00B87259"/>
    <w:rsid w:val="00B87311"/>
    <w:rsid w:val="00B937C9"/>
    <w:rsid w:val="00B938BB"/>
    <w:rsid w:val="00B947FE"/>
    <w:rsid w:val="00B95608"/>
    <w:rsid w:val="00B958AE"/>
    <w:rsid w:val="00B95B6C"/>
    <w:rsid w:val="00B95B82"/>
    <w:rsid w:val="00B96BA7"/>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6FF"/>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490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68"/>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5DB"/>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018"/>
    <w:rsid w:val="00E116BA"/>
    <w:rsid w:val="00E133EA"/>
    <w:rsid w:val="00E139F0"/>
    <w:rsid w:val="00E13DC6"/>
    <w:rsid w:val="00E1448B"/>
    <w:rsid w:val="00E14C4A"/>
    <w:rsid w:val="00E1528F"/>
    <w:rsid w:val="00E16BED"/>
    <w:rsid w:val="00E20722"/>
    <w:rsid w:val="00E2107B"/>
    <w:rsid w:val="00E219C7"/>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66C5"/>
    <w:rsid w:val="00E47E0D"/>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0F14"/>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1877"/>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379AD"/>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0D6F"/>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2359"/>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customStyle="1" w:styleId="UnresolvedMention7">
    <w:name w:val="Unresolved Mention7"/>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523835280">
      <w:bodyDiv w:val="1"/>
      <w:marLeft w:val="0"/>
      <w:marRight w:val="0"/>
      <w:marTop w:val="0"/>
      <w:marBottom w:val="0"/>
      <w:divBdr>
        <w:top w:val="none" w:sz="0" w:space="0" w:color="auto"/>
        <w:left w:val="none" w:sz="0" w:space="0" w:color="auto"/>
        <w:bottom w:val="none" w:sz="0" w:space="0" w:color="auto"/>
        <w:right w:val="none" w:sz="0" w:space="0" w:color="auto"/>
      </w:divBdr>
    </w:div>
    <w:div w:id="573708326">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5695694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35153224">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1881165291">
      <w:bodyDiv w:val="1"/>
      <w:marLeft w:val="0"/>
      <w:marRight w:val="0"/>
      <w:marTop w:val="0"/>
      <w:marBottom w:val="0"/>
      <w:divBdr>
        <w:top w:val="none" w:sz="0" w:space="0" w:color="auto"/>
        <w:left w:val="none" w:sz="0" w:space="0" w:color="auto"/>
        <w:bottom w:val="none" w:sz="0" w:space="0" w:color="auto"/>
        <w:right w:val="none" w:sz="0" w:space="0" w:color="auto"/>
      </w:divBdr>
    </w:div>
    <w:div w:id="1909608941">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lilywang1988/eSIR" TargetMode="External"/><Relationship Id="rId18" Type="http://schemas.openxmlformats.org/officeDocument/2006/relationships/header" Target="header1.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hyperlink" Target="https://www.bbc.com/news/world-asia-india-5229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hyperlink" Target="https://en.wikipedia.org/wiki/Indian_state_government_responses_to_the_COVID-19_pandemic" TargetMode="External"/><Relationship Id="rId10" Type="http://schemas.openxmlformats.org/officeDocument/2006/relationships/hyperlink" Target="https://github.com/umich-cphds/cov-ind-19" TargetMode="Externa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hyperlink" Target="https://github.com/lilywang1988/eSIR"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7F64C5-88F3-5449-8DF0-3164F1D80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61</Pages>
  <Words>44428</Words>
  <Characters>253242</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5</cp:revision>
  <cp:lastPrinted>2021-03-25T01:18:00Z</cp:lastPrinted>
  <dcterms:created xsi:type="dcterms:W3CDTF">2020-09-22T01:04:00Z</dcterms:created>
  <dcterms:modified xsi:type="dcterms:W3CDTF">2021-04-08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